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FC2DF7" w14:textId="77777777" w:rsidR="00635120" w:rsidRDefault="006351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14:paraId="12BF63D9" w14:textId="77777777" w:rsidR="00F65965" w:rsidRDefault="00F65965" w:rsidP="00F659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eastAsia="Times New Roman" w:hAnsi="Times New Roman" w:cs="Times New Roman"/>
          <w:b/>
          <w:sz w:val="24"/>
          <w:szCs w:val="24"/>
        </w:rPr>
      </w:pPr>
      <w:r w:rsidRPr="00F65965">
        <w:rPr>
          <w:rFonts w:ascii="Times New Roman" w:eastAsia="Times New Roman" w:hAnsi="Times New Roman" w:cs="Times New Roman"/>
          <w:b/>
          <w:sz w:val="24"/>
          <w:szCs w:val="24"/>
        </w:rPr>
        <w:t xml:space="preserve">PENGEMBANGAN MOTORIK KASAR MELALUI KEGIATAN OUTBOUND </w:t>
      </w:r>
    </w:p>
    <w:p w14:paraId="2B7C69E6" w14:textId="2F3B5883" w:rsidR="00635120" w:rsidRDefault="00F65965" w:rsidP="00F659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eastAsia="Times New Roman" w:hAnsi="Times New Roman" w:cs="Times New Roman"/>
          <w:b/>
          <w:i/>
          <w:sz w:val="24"/>
          <w:szCs w:val="24"/>
        </w:rPr>
      </w:pPr>
      <w:r w:rsidRPr="00F65965">
        <w:rPr>
          <w:rFonts w:ascii="Times New Roman" w:eastAsia="Times New Roman" w:hAnsi="Times New Roman" w:cs="Times New Roman"/>
          <w:b/>
          <w:sz w:val="24"/>
          <w:szCs w:val="24"/>
        </w:rPr>
        <w:t>PADA ANAK USIA DINI DI KELOMPOK BERMAIN (KB) NURUL AZHAR AISYIYAH SUMBER MALANG SITUBONDO</w:t>
      </w:r>
    </w:p>
    <w:p w14:paraId="5EF7581F" w14:textId="77777777" w:rsidR="00635120" w:rsidRDefault="006351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14:paraId="51FC869C" w14:textId="77777777" w:rsidR="00635120" w:rsidRDefault="006351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14:paraId="5FC4F758" w14:textId="66525955" w:rsidR="00635120" w:rsidRDefault="00F6596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sz w:val="24"/>
          <w:szCs w:val="24"/>
        </w:rPr>
      </w:pPr>
      <w:r w:rsidRPr="00F65965">
        <w:rPr>
          <w:rFonts w:ascii="Times New Roman" w:eastAsia="Times New Roman" w:hAnsi="Times New Roman" w:cs="Times New Roman"/>
          <w:b/>
          <w:sz w:val="24"/>
          <w:szCs w:val="24"/>
        </w:rPr>
        <w:t>Jazilurrahman</w:t>
      </w:r>
      <w:r w:rsidRPr="00F65965">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xml:space="preserve">, </w:t>
      </w:r>
      <w:r w:rsidR="00820718">
        <w:rPr>
          <w:rFonts w:ascii="Times New Roman" w:eastAsia="Times New Roman" w:hAnsi="Times New Roman" w:cs="Times New Roman"/>
          <w:b/>
          <w:sz w:val="24"/>
          <w:szCs w:val="24"/>
        </w:rPr>
        <w:t>Mistina</w:t>
      </w:r>
      <w:r w:rsidR="00820718" w:rsidRPr="00820718">
        <w:rPr>
          <w:rFonts w:ascii="Times New Roman" w:eastAsia="Times New Roman" w:hAnsi="Times New Roman" w:cs="Times New Roman"/>
          <w:b/>
          <w:sz w:val="24"/>
          <w:szCs w:val="24"/>
          <w:vertAlign w:val="superscript"/>
        </w:rPr>
        <w:t>2</w:t>
      </w:r>
      <w:r>
        <w:rPr>
          <w:rFonts w:ascii="Times New Roman" w:eastAsia="Times New Roman" w:hAnsi="Times New Roman" w:cs="Times New Roman"/>
          <w:b/>
          <w:sz w:val="24"/>
          <w:szCs w:val="24"/>
        </w:rPr>
        <w:t xml:space="preserve"> </w:t>
      </w:r>
    </w:p>
    <w:p w14:paraId="7C1CFCD1" w14:textId="7F1BE086" w:rsidR="00820718" w:rsidRDefault="0082071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4"/>
          <w:szCs w:val="24"/>
        </w:rPr>
      </w:pPr>
      <w:r w:rsidRPr="008821E0">
        <w:rPr>
          <w:rFonts w:ascii="Times New Roman" w:eastAsia="Times New Roman" w:hAnsi="Times New Roman" w:cs="Times New Roman"/>
          <w:sz w:val="24"/>
          <w:szCs w:val="24"/>
          <w:vertAlign w:val="superscript"/>
        </w:rPr>
        <w:t>12</w:t>
      </w:r>
      <w:r w:rsidRPr="00820718">
        <w:rPr>
          <w:rFonts w:ascii="Times New Roman" w:eastAsia="Times New Roman" w:hAnsi="Times New Roman" w:cs="Times New Roman"/>
          <w:sz w:val="24"/>
          <w:szCs w:val="24"/>
        </w:rPr>
        <w:t xml:space="preserve">Program Study Pendidikan Islam Anak Usia Dini </w:t>
      </w:r>
    </w:p>
    <w:p w14:paraId="2251E1A8" w14:textId="5058DCD7" w:rsidR="00635120" w:rsidRDefault="0082071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r w:rsidRPr="00820718">
        <w:rPr>
          <w:rFonts w:ascii="Times New Roman" w:eastAsia="Times New Roman" w:hAnsi="Times New Roman" w:cs="Times New Roman"/>
          <w:sz w:val="24"/>
          <w:szCs w:val="24"/>
        </w:rPr>
        <w:t>Universitas Nurul Jadid Probolinggo</w:t>
      </w:r>
      <w:r>
        <w:rPr>
          <w:rFonts w:ascii="Times New Roman" w:eastAsia="Times New Roman" w:hAnsi="Times New Roman" w:cs="Times New Roman"/>
          <w:color w:val="000000"/>
          <w:sz w:val="24"/>
          <w:szCs w:val="24"/>
        </w:rPr>
        <w:t xml:space="preserve"> </w:t>
      </w:r>
    </w:p>
    <w:p w14:paraId="3A4AB915" w14:textId="77777777" w:rsidR="00635120" w:rsidRDefault="0063512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4"/>
          <w:szCs w:val="24"/>
        </w:rPr>
      </w:pPr>
    </w:p>
    <w:tbl>
      <w:tblPr>
        <w:tblStyle w:val="a"/>
        <w:tblW w:w="99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7"/>
        <w:gridCol w:w="283"/>
        <w:gridCol w:w="6663"/>
      </w:tblGrid>
      <w:tr w:rsidR="00635120" w14:paraId="6513CB9E" w14:textId="77777777">
        <w:tc>
          <w:tcPr>
            <w:tcW w:w="2977" w:type="dxa"/>
            <w:tcBorders>
              <w:top w:val="single" w:sz="4" w:space="0" w:color="000000"/>
              <w:left w:val="nil"/>
              <w:bottom w:val="single" w:sz="4" w:space="0" w:color="000000"/>
              <w:right w:val="nil"/>
            </w:tcBorders>
          </w:tcPr>
          <w:p w14:paraId="5FAB264E" w14:textId="77777777" w:rsidR="00635120" w:rsidRDefault="00000000">
            <w:pPr>
              <w:spacing w:before="12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14:paraId="43E969B5" w14:textId="77777777" w:rsidR="00635120" w:rsidRDefault="00635120">
            <w:pPr>
              <w:spacing w:before="120"/>
              <w:jc w:val="center"/>
              <w:rPr>
                <w:rFonts w:ascii="Times New Roman" w:eastAsia="Times New Roman" w:hAnsi="Times New Roman" w:cs="Times New Roman"/>
              </w:rPr>
            </w:pPr>
          </w:p>
        </w:tc>
        <w:tc>
          <w:tcPr>
            <w:tcW w:w="6663" w:type="dxa"/>
            <w:tcBorders>
              <w:top w:val="single" w:sz="4" w:space="0" w:color="000000"/>
              <w:left w:val="nil"/>
              <w:bottom w:val="single" w:sz="4" w:space="0" w:color="000000"/>
              <w:right w:val="nil"/>
            </w:tcBorders>
          </w:tcPr>
          <w:p w14:paraId="6C8929C1" w14:textId="77777777" w:rsidR="00635120" w:rsidRDefault="00000000">
            <w:pPr>
              <w:spacing w:before="12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ABSTRACT </w:t>
            </w:r>
            <w:r>
              <w:rPr>
                <w:rFonts w:ascii="Times New Roman" w:eastAsia="Times New Roman" w:hAnsi="Times New Roman" w:cs="Times New Roman"/>
                <w:sz w:val="20"/>
                <w:szCs w:val="20"/>
              </w:rPr>
              <w:t>(10 PT)</w:t>
            </w:r>
          </w:p>
        </w:tc>
      </w:tr>
      <w:tr w:rsidR="00635120" w14:paraId="1615C20D" w14:textId="77777777">
        <w:trPr>
          <w:trHeight w:val="1268"/>
        </w:trPr>
        <w:tc>
          <w:tcPr>
            <w:tcW w:w="2977" w:type="dxa"/>
            <w:tcBorders>
              <w:top w:val="single" w:sz="4" w:space="0" w:color="000000"/>
              <w:left w:val="nil"/>
              <w:bottom w:val="single" w:sz="4" w:space="0" w:color="000000"/>
              <w:right w:val="nil"/>
            </w:tcBorders>
          </w:tcPr>
          <w:p w14:paraId="43776C00" w14:textId="77777777" w:rsidR="00635120" w:rsidRDefault="00000000">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577722A7" w14:textId="3CF0ED6A" w:rsidR="00635120" w:rsidRDefault="0000000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Accepted: </w:t>
            </w:r>
            <w:r w:rsidR="008821E0">
              <w:rPr>
                <w:rFonts w:ascii="Times New Roman" w:eastAsia="Times New Roman" w:hAnsi="Times New Roman" w:cs="Times New Roman"/>
                <w:sz w:val="18"/>
                <w:szCs w:val="18"/>
              </w:rPr>
              <w:t>14 Januari 2023</w:t>
            </w:r>
          </w:p>
          <w:p w14:paraId="107934AA" w14:textId="77777777" w:rsidR="00635120" w:rsidRDefault="0000000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ublish: Date, Mounth, Year</w:t>
            </w:r>
          </w:p>
          <w:p w14:paraId="14E628FD" w14:textId="77777777" w:rsidR="00635120" w:rsidRDefault="00635120">
            <w:pPr>
              <w:jc w:val="both"/>
              <w:rPr>
                <w:rFonts w:ascii="Times New Roman" w:eastAsia="Times New Roman" w:hAnsi="Times New Roman" w:cs="Times New Roman"/>
              </w:rPr>
            </w:pPr>
          </w:p>
        </w:tc>
        <w:tc>
          <w:tcPr>
            <w:tcW w:w="283" w:type="dxa"/>
            <w:vMerge w:val="restart"/>
            <w:tcBorders>
              <w:top w:val="nil"/>
              <w:left w:val="nil"/>
              <w:bottom w:val="nil"/>
              <w:right w:val="nil"/>
            </w:tcBorders>
          </w:tcPr>
          <w:p w14:paraId="5CBF3379" w14:textId="77777777" w:rsidR="00635120" w:rsidRDefault="00635120">
            <w:pPr>
              <w:spacing w:before="120"/>
              <w:jc w:val="both"/>
              <w:rPr>
                <w:rFonts w:ascii="Times New Roman" w:eastAsia="Times New Roman" w:hAnsi="Times New Roman" w:cs="Times New Roman"/>
              </w:rPr>
            </w:pPr>
          </w:p>
        </w:tc>
        <w:tc>
          <w:tcPr>
            <w:tcW w:w="6663" w:type="dxa"/>
            <w:vMerge w:val="restart"/>
            <w:tcBorders>
              <w:top w:val="single" w:sz="4" w:space="0" w:color="000000"/>
              <w:left w:val="nil"/>
              <w:right w:val="nil"/>
            </w:tcBorders>
          </w:tcPr>
          <w:p w14:paraId="2E268053" w14:textId="3DA897EE" w:rsidR="00635120" w:rsidRDefault="00A044AD">
            <w:pPr>
              <w:spacing w:before="120"/>
              <w:jc w:val="both"/>
              <w:rPr>
                <w:rFonts w:ascii="Times New Roman" w:eastAsia="Times New Roman" w:hAnsi="Times New Roman" w:cs="Times New Roman"/>
                <w:sz w:val="20"/>
                <w:szCs w:val="20"/>
              </w:rPr>
            </w:pPr>
            <w:r w:rsidRPr="00A044AD">
              <w:rPr>
                <w:rFonts w:ascii="Times New Roman" w:eastAsia="Times New Roman" w:hAnsi="Times New Roman" w:cs="Times New Roman"/>
                <w:color w:val="000000"/>
                <w:sz w:val="20"/>
                <w:szCs w:val="20"/>
              </w:rPr>
              <w:t>Masa usia dini merupakan wahana pendidikan yang baik untuk memberikan pembinaan agar pertumbuhan dan perkembangan anak dapat berkembang dengan baik melalui perawatan dan pengasuhan. Pendidikan anak usia dini diselenggarakan sebelum jenjang pendidikan dasar yang dapat diselenggarakan melalui jalur formal, non formal, dan informal. Anak usia dini adalah individu yang sedang mengalami proses pertumbuhan dan perkembangan yang sangat pesat sehingga membutuhkan sarana/ strategi dalam kegiatan pembelajaran, terutama proses perkembangan motoric anak yang harus dimaksimalkan oleh lembaga Pendidikan Anak Usia Dini di Kelompok Bermain (KB) Nurul Azhar Aisyiyah. Penelitian ini bertujuan untuk mengetahui “Pengembangan Motorik Kasar Melalui Kegiatan Outbound pada Anak Usia Dini di KB Nurul Azhar Aisyiyah Situbondo”. Metode penelitian menggunakan jenis penelitan kualitatif dan pendekatan studi kasus. Tehnik pengumpulan data melalui wawancara, observasi dan dokumentasi. Hasil penelitian menunjukkan kegiatan permainan Outbound yang dilakukan Kelompok Bermain (KB) Nurul Azhar Aisyiyah, bahwa anak sangat antusias dalam egiatan outbound, dan bermanfaat membentuk kekuatan otot dan melatih fisik anak, kegiatan outbound juga dapat menjadi sarana belajar yang menyenangkan. Sehingga kegiatan outbound dalam proses pembelajaran dapat menunjang perkembangan motorik kasar anak.</w:t>
            </w:r>
          </w:p>
        </w:tc>
      </w:tr>
      <w:tr w:rsidR="00635120" w14:paraId="48181B61" w14:textId="77777777">
        <w:trPr>
          <w:trHeight w:val="1482"/>
        </w:trPr>
        <w:tc>
          <w:tcPr>
            <w:tcW w:w="2977" w:type="dxa"/>
            <w:tcBorders>
              <w:top w:val="single" w:sz="4" w:space="0" w:color="000000"/>
              <w:left w:val="nil"/>
              <w:bottom w:val="single" w:sz="4" w:space="0" w:color="000000"/>
              <w:right w:val="nil"/>
            </w:tcBorders>
          </w:tcPr>
          <w:p w14:paraId="5BC234A7" w14:textId="77777777" w:rsidR="00635120" w:rsidRDefault="00000000">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14:paraId="426F412B" w14:textId="77777777" w:rsidR="00A044AD" w:rsidRDefault="00A044AD">
            <w:pPr>
              <w:jc w:val="both"/>
              <w:rPr>
                <w:rFonts w:ascii="Times New Roman" w:eastAsia="Times New Roman" w:hAnsi="Times New Roman" w:cs="Times New Roman"/>
                <w:sz w:val="18"/>
                <w:szCs w:val="18"/>
              </w:rPr>
            </w:pPr>
            <w:r w:rsidRPr="00A044AD">
              <w:rPr>
                <w:rFonts w:ascii="Times New Roman" w:eastAsia="Times New Roman" w:hAnsi="Times New Roman" w:cs="Times New Roman"/>
                <w:sz w:val="18"/>
                <w:szCs w:val="18"/>
              </w:rPr>
              <w:t xml:space="preserve">Kegiatan Outbound </w:t>
            </w:r>
          </w:p>
          <w:p w14:paraId="78969F36" w14:textId="77777777" w:rsidR="00635120" w:rsidRDefault="00A044AD">
            <w:pPr>
              <w:jc w:val="both"/>
              <w:rPr>
                <w:rFonts w:ascii="Times New Roman" w:eastAsia="Times New Roman" w:hAnsi="Times New Roman" w:cs="Times New Roman"/>
                <w:sz w:val="18"/>
                <w:szCs w:val="18"/>
              </w:rPr>
            </w:pPr>
            <w:r w:rsidRPr="00A044AD">
              <w:rPr>
                <w:rFonts w:ascii="Times New Roman" w:eastAsia="Times New Roman" w:hAnsi="Times New Roman" w:cs="Times New Roman"/>
                <w:sz w:val="18"/>
                <w:szCs w:val="18"/>
              </w:rPr>
              <w:t>Motorik Kasar</w:t>
            </w:r>
          </w:p>
          <w:p w14:paraId="12AC8115" w14:textId="77777777" w:rsidR="00A044AD" w:rsidRDefault="00A044AD">
            <w:pPr>
              <w:jc w:val="both"/>
              <w:rPr>
                <w:rFonts w:ascii="Times New Roman" w:eastAsia="Times New Roman" w:hAnsi="Times New Roman" w:cs="Times New Roman"/>
                <w:sz w:val="18"/>
                <w:szCs w:val="18"/>
              </w:rPr>
            </w:pPr>
          </w:p>
          <w:p w14:paraId="3DF5CB43" w14:textId="77777777" w:rsidR="00A044AD" w:rsidRPr="00A044AD" w:rsidRDefault="00A044AD">
            <w:pPr>
              <w:jc w:val="both"/>
              <w:rPr>
                <w:rFonts w:ascii="Times New Roman" w:eastAsia="Times New Roman" w:hAnsi="Times New Roman" w:cs="Times New Roman"/>
                <w:bCs/>
                <w:i/>
                <w:sz w:val="18"/>
                <w:szCs w:val="18"/>
              </w:rPr>
            </w:pPr>
            <w:r w:rsidRPr="00A044AD">
              <w:rPr>
                <w:rFonts w:ascii="Times New Roman" w:eastAsia="Times New Roman" w:hAnsi="Times New Roman" w:cs="Times New Roman"/>
                <w:bCs/>
                <w:i/>
                <w:sz w:val="18"/>
                <w:szCs w:val="18"/>
              </w:rPr>
              <w:t xml:space="preserve">Outbound Games </w:t>
            </w:r>
          </w:p>
          <w:p w14:paraId="6A7091AD" w14:textId="3F4E67ED" w:rsidR="00A044AD" w:rsidRDefault="00A044AD">
            <w:pPr>
              <w:jc w:val="both"/>
              <w:rPr>
                <w:rFonts w:ascii="Times New Roman" w:eastAsia="Times New Roman" w:hAnsi="Times New Roman" w:cs="Times New Roman"/>
                <w:b/>
                <w:i/>
              </w:rPr>
            </w:pPr>
            <w:r w:rsidRPr="00A044AD">
              <w:rPr>
                <w:rFonts w:ascii="Times New Roman" w:eastAsia="Times New Roman" w:hAnsi="Times New Roman" w:cs="Times New Roman"/>
                <w:bCs/>
                <w:i/>
                <w:sz w:val="18"/>
                <w:szCs w:val="18"/>
              </w:rPr>
              <w:t>Gross motor</w:t>
            </w:r>
          </w:p>
        </w:tc>
        <w:tc>
          <w:tcPr>
            <w:tcW w:w="283" w:type="dxa"/>
            <w:vMerge/>
            <w:tcBorders>
              <w:top w:val="nil"/>
              <w:left w:val="nil"/>
              <w:bottom w:val="nil"/>
              <w:right w:val="nil"/>
            </w:tcBorders>
          </w:tcPr>
          <w:p w14:paraId="7B918764" w14:textId="77777777" w:rsidR="00635120" w:rsidRDefault="00635120">
            <w:pPr>
              <w:widowControl w:val="0"/>
              <w:pBdr>
                <w:top w:val="nil"/>
                <w:left w:val="nil"/>
                <w:bottom w:val="nil"/>
                <w:right w:val="nil"/>
                <w:between w:val="nil"/>
              </w:pBdr>
              <w:spacing w:line="276" w:lineRule="auto"/>
              <w:rPr>
                <w:rFonts w:ascii="Times New Roman" w:eastAsia="Times New Roman" w:hAnsi="Times New Roman" w:cs="Times New Roman"/>
                <w:b/>
                <w:i/>
              </w:rPr>
            </w:pPr>
          </w:p>
        </w:tc>
        <w:tc>
          <w:tcPr>
            <w:tcW w:w="6663" w:type="dxa"/>
            <w:vMerge/>
            <w:tcBorders>
              <w:top w:val="single" w:sz="4" w:space="0" w:color="000000"/>
              <w:left w:val="nil"/>
              <w:right w:val="nil"/>
            </w:tcBorders>
          </w:tcPr>
          <w:p w14:paraId="1903F699" w14:textId="77777777" w:rsidR="00635120" w:rsidRDefault="00635120">
            <w:pPr>
              <w:widowControl w:val="0"/>
              <w:pBdr>
                <w:top w:val="nil"/>
                <w:left w:val="nil"/>
                <w:bottom w:val="nil"/>
                <w:right w:val="nil"/>
                <w:between w:val="nil"/>
              </w:pBdr>
              <w:spacing w:line="276" w:lineRule="auto"/>
              <w:rPr>
                <w:rFonts w:ascii="Times New Roman" w:eastAsia="Times New Roman" w:hAnsi="Times New Roman" w:cs="Times New Roman"/>
                <w:b/>
                <w:i/>
              </w:rPr>
            </w:pPr>
          </w:p>
        </w:tc>
      </w:tr>
      <w:tr w:rsidR="00635120" w14:paraId="3E68946D" w14:textId="77777777">
        <w:trPr>
          <w:trHeight w:val="70"/>
        </w:trPr>
        <w:tc>
          <w:tcPr>
            <w:tcW w:w="2977" w:type="dxa"/>
            <w:tcBorders>
              <w:top w:val="single" w:sz="4" w:space="0" w:color="000000"/>
              <w:left w:val="nil"/>
              <w:bottom w:val="single" w:sz="4" w:space="0" w:color="000000"/>
              <w:right w:val="nil"/>
            </w:tcBorders>
          </w:tcPr>
          <w:p w14:paraId="5FDF433C" w14:textId="77777777" w:rsidR="00635120" w:rsidRDefault="00000000">
            <w:pPr>
              <w:spacing w:before="120" w:after="120"/>
              <w:jc w:val="both"/>
              <w:rPr>
                <w:rFonts w:ascii="Times New Roman" w:eastAsia="Times New Roman" w:hAnsi="Times New Roman" w:cs="Times New Roman"/>
                <w:b/>
                <w:i/>
              </w:rPr>
            </w:pPr>
            <w:r>
              <w:rPr>
                <w:rFonts w:ascii="Times New Roman" w:eastAsia="Times New Roman" w:hAnsi="Times New Roman" w:cs="Times New Roman"/>
                <w:b/>
                <w:sz w:val="20"/>
                <w:szCs w:val="20"/>
              </w:rPr>
              <w:t>Article Info</w:t>
            </w:r>
          </w:p>
        </w:tc>
        <w:tc>
          <w:tcPr>
            <w:tcW w:w="283" w:type="dxa"/>
            <w:tcBorders>
              <w:top w:val="nil"/>
              <w:left w:val="nil"/>
              <w:bottom w:val="nil"/>
              <w:right w:val="nil"/>
            </w:tcBorders>
          </w:tcPr>
          <w:p w14:paraId="13233D53" w14:textId="77777777" w:rsidR="00635120" w:rsidRDefault="00635120">
            <w:pPr>
              <w:spacing w:before="120"/>
              <w:jc w:val="both"/>
              <w:rPr>
                <w:rFonts w:ascii="Times New Roman" w:eastAsia="Times New Roman" w:hAnsi="Times New Roman" w:cs="Times New Roman"/>
              </w:rPr>
            </w:pPr>
          </w:p>
        </w:tc>
        <w:tc>
          <w:tcPr>
            <w:tcW w:w="6663" w:type="dxa"/>
            <w:tcBorders>
              <w:top w:val="nil"/>
              <w:left w:val="nil"/>
              <w:bottom w:val="single" w:sz="4" w:space="0" w:color="000000"/>
              <w:right w:val="nil"/>
            </w:tcBorders>
          </w:tcPr>
          <w:p w14:paraId="49F45B8A" w14:textId="77777777" w:rsidR="00635120" w:rsidRDefault="00000000">
            <w:pPr>
              <w:spacing w:before="120" w:after="120"/>
              <w:rPr>
                <w:rFonts w:ascii="Times New Roman" w:eastAsia="Times New Roman" w:hAnsi="Times New Roman" w:cs="Times New Roman"/>
                <w:i/>
                <w:color w:val="000000"/>
                <w:sz w:val="16"/>
                <w:szCs w:val="16"/>
              </w:rPr>
            </w:pPr>
            <w:r>
              <w:rPr>
                <w:rFonts w:ascii="Times New Roman" w:eastAsia="Times New Roman" w:hAnsi="Times New Roman" w:cs="Times New Roman"/>
                <w:b/>
                <w:color w:val="000000"/>
                <w:sz w:val="20"/>
                <w:szCs w:val="20"/>
              </w:rPr>
              <w:t>Abstract (10 Pt)</w:t>
            </w:r>
          </w:p>
        </w:tc>
      </w:tr>
      <w:tr w:rsidR="00635120" w14:paraId="12CFB936" w14:textId="77777777">
        <w:trPr>
          <w:trHeight w:val="70"/>
        </w:trPr>
        <w:tc>
          <w:tcPr>
            <w:tcW w:w="2977" w:type="dxa"/>
            <w:tcBorders>
              <w:top w:val="single" w:sz="4" w:space="0" w:color="000000"/>
              <w:left w:val="nil"/>
              <w:bottom w:val="single" w:sz="4" w:space="0" w:color="000000"/>
              <w:right w:val="nil"/>
            </w:tcBorders>
          </w:tcPr>
          <w:p w14:paraId="4D12E487" w14:textId="77777777" w:rsidR="00635120" w:rsidRDefault="00000000">
            <w:pPr>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14:paraId="68D5DB18" w14:textId="455B1E27" w:rsidR="00635120" w:rsidRDefault="00000000">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Diterima: </w:t>
            </w:r>
            <w:r w:rsidR="008821E0">
              <w:rPr>
                <w:rFonts w:ascii="Times New Roman" w:eastAsia="Times New Roman" w:hAnsi="Times New Roman" w:cs="Times New Roman"/>
                <w:sz w:val="20"/>
                <w:szCs w:val="20"/>
              </w:rPr>
              <w:t>14 Januari 2023</w:t>
            </w:r>
          </w:p>
          <w:p w14:paraId="6F430F91" w14:textId="77777777" w:rsidR="00635120" w:rsidRDefault="00000000">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erbit: Tanggal, Bulan, Tahun </w:t>
            </w:r>
          </w:p>
          <w:p w14:paraId="7AB9246F" w14:textId="77777777" w:rsidR="00635120" w:rsidRDefault="00635120">
            <w:pPr>
              <w:spacing w:before="120" w:after="120"/>
              <w:jc w:val="both"/>
              <w:rPr>
                <w:rFonts w:ascii="Times New Roman" w:eastAsia="Times New Roman" w:hAnsi="Times New Roman" w:cs="Times New Roman"/>
                <w:b/>
                <w:i/>
              </w:rPr>
            </w:pPr>
          </w:p>
        </w:tc>
        <w:tc>
          <w:tcPr>
            <w:tcW w:w="283" w:type="dxa"/>
            <w:tcBorders>
              <w:top w:val="nil"/>
              <w:left w:val="nil"/>
              <w:bottom w:val="nil"/>
              <w:right w:val="nil"/>
            </w:tcBorders>
          </w:tcPr>
          <w:p w14:paraId="2BB7B2C8" w14:textId="77777777" w:rsidR="00635120" w:rsidRDefault="00635120">
            <w:pPr>
              <w:spacing w:before="120"/>
              <w:jc w:val="both"/>
              <w:rPr>
                <w:rFonts w:ascii="Times New Roman" w:eastAsia="Times New Roman" w:hAnsi="Times New Roman" w:cs="Times New Roman"/>
              </w:rPr>
            </w:pPr>
          </w:p>
        </w:tc>
        <w:tc>
          <w:tcPr>
            <w:tcW w:w="6663" w:type="dxa"/>
            <w:tcBorders>
              <w:top w:val="nil"/>
              <w:left w:val="nil"/>
              <w:bottom w:val="single" w:sz="4" w:space="0" w:color="000000"/>
              <w:right w:val="nil"/>
            </w:tcBorders>
          </w:tcPr>
          <w:p w14:paraId="41527142" w14:textId="203666CF" w:rsidR="00635120" w:rsidRDefault="00A044AD">
            <w:pPr>
              <w:spacing w:line="259" w:lineRule="auto"/>
              <w:jc w:val="both"/>
              <w:rPr>
                <w:rFonts w:ascii="Times New Roman" w:eastAsia="Times New Roman" w:hAnsi="Times New Roman" w:cs="Times New Roman"/>
                <w:i/>
                <w:sz w:val="20"/>
                <w:szCs w:val="20"/>
              </w:rPr>
            </w:pPr>
            <w:r w:rsidRPr="00A044AD">
              <w:rPr>
                <w:rFonts w:ascii="Times New Roman" w:eastAsia="Times New Roman" w:hAnsi="Times New Roman" w:cs="Times New Roman"/>
                <w:i/>
                <w:color w:val="000000"/>
                <w:sz w:val="20"/>
                <w:szCs w:val="20"/>
              </w:rPr>
              <w:t>Early childhood is an excellent educational vehicle to guide children's growth and development to develop appropriately through care and parenting. Before the level of primary education, which can be provided through official, non-formal, and informal channels, early childhood education is provided. Early childhood learners require facilities and learning methodologies since they are going through a quick process of growth and development. Early childhood education facilities in Nurul Azhar Aisyiyah Play Groups must enhance the motor development of young learners. Gross Motor Development Through Outbound Activities in Early Childhood at KB Nurul Azhar Aisyiyah Situbondo is the focus of this study. A case study methodology is used in the research method, which is a form of qualitative research. Ways for gathering data through observation, interviewing, and documentation. The outcomes demonstrated that Nurul Azhar Aisyiyah's Play Group carried out outbound game activities, that kids were very enthusiastic about outbound activities, and that outbound activities helped develop muscle strength and training kids' physiques. Outbound activities can also be a fun teaching tool. So that extracurricular activities in the educational process can aid children's gross motor development.</w:t>
            </w:r>
          </w:p>
        </w:tc>
      </w:tr>
      <w:tr w:rsidR="00635120" w14:paraId="55DAC97A" w14:textId="77777777">
        <w:trPr>
          <w:trHeight w:val="70"/>
        </w:trPr>
        <w:tc>
          <w:tcPr>
            <w:tcW w:w="2977" w:type="dxa"/>
            <w:tcBorders>
              <w:top w:val="single" w:sz="4" w:space="0" w:color="000000"/>
              <w:left w:val="nil"/>
              <w:bottom w:val="single" w:sz="4" w:space="0" w:color="000000"/>
              <w:right w:val="nil"/>
            </w:tcBorders>
          </w:tcPr>
          <w:p w14:paraId="460103FD" w14:textId="77777777" w:rsidR="00635120" w:rsidRDefault="00635120">
            <w:pPr>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14:paraId="3002E3AB" w14:textId="77777777" w:rsidR="00635120" w:rsidRDefault="00635120">
            <w:pPr>
              <w:spacing w:before="120"/>
              <w:jc w:val="both"/>
              <w:rPr>
                <w:rFonts w:ascii="Times New Roman" w:eastAsia="Times New Roman" w:hAnsi="Times New Roman" w:cs="Times New Roman"/>
              </w:rPr>
            </w:pPr>
          </w:p>
        </w:tc>
        <w:tc>
          <w:tcPr>
            <w:tcW w:w="6663" w:type="dxa"/>
            <w:tcBorders>
              <w:top w:val="nil"/>
              <w:left w:val="nil"/>
              <w:bottom w:val="single" w:sz="4" w:space="0" w:color="000000"/>
              <w:right w:val="nil"/>
            </w:tcBorders>
          </w:tcPr>
          <w:p w14:paraId="79E4DA07" w14:textId="77777777" w:rsidR="00635120" w:rsidRDefault="00000000">
            <w:pPr>
              <w:spacing w:before="120" w:after="12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9">
              <w:r>
                <w:rPr>
                  <w:rFonts w:ascii="Times New Roman" w:eastAsia="Times New Roman" w:hAnsi="Times New Roman" w:cs="Times New Roman"/>
                  <w:i/>
                  <w:color w:val="0000FF"/>
                  <w:sz w:val="16"/>
                  <w:szCs w:val="16"/>
                  <w:u w:val="single"/>
                </w:rPr>
                <w:t>Lisensi Creative Commons Atribusi-BerbagiSerupa 4.0 Internasional</w:t>
              </w:r>
            </w:hyperlink>
          </w:p>
          <w:p w14:paraId="5B8D469D" w14:textId="77777777" w:rsidR="00635120" w:rsidRDefault="00000000">
            <w:pPr>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rPr>
              <w:drawing>
                <wp:inline distT="0" distB="0" distL="0" distR="0" wp14:anchorId="6C60AC8A" wp14:editId="53C81C9F">
                  <wp:extent cx="838200" cy="297180"/>
                  <wp:effectExtent l="0" t="0" r="0" b="0"/>
                  <wp:docPr id="11"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10"/>
                          <a:srcRect/>
                          <a:stretch>
                            <a:fillRect/>
                          </a:stretch>
                        </pic:blipFill>
                        <pic:spPr>
                          <a:xfrm>
                            <a:off x="0" y="0"/>
                            <a:ext cx="838200" cy="297180"/>
                          </a:xfrm>
                          <a:prstGeom prst="rect">
                            <a:avLst/>
                          </a:prstGeom>
                          <a:ln/>
                        </pic:spPr>
                      </pic:pic>
                    </a:graphicData>
                  </a:graphic>
                </wp:inline>
              </w:drawing>
            </w:r>
          </w:p>
        </w:tc>
      </w:tr>
      <w:tr w:rsidR="00635120" w14:paraId="32D13100" w14:textId="77777777">
        <w:tc>
          <w:tcPr>
            <w:tcW w:w="9923" w:type="dxa"/>
            <w:gridSpan w:val="3"/>
            <w:tcBorders>
              <w:top w:val="nil"/>
              <w:left w:val="nil"/>
              <w:bottom w:val="single" w:sz="4" w:space="0" w:color="000000"/>
              <w:right w:val="nil"/>
            </w:tcBorders>
          </w:tcPr>
          <w:p w14:paraId="4570425C" w14:textId="77777777" w:rsidR="00635120" w:rsidRDefault="00000000">
            <w:pPr>
              <w:spacing w:before="120" w:after="120"/>
              <w:rPr>
                <w:rFonts w:ascii="Times New Roman" w:eastAsia="Times New Roman" w:hAnsi="Times New Roman" w:cs="Times New Roman"/>
                <w:b/>
                <w:i/>
              </w:rPr>
            </w:pPr>
            <w:r>
              <w:rPr>
                <w:rFonts w:ascii="Times New Roman" w:eastAsia="Times New Roman" w:hAnsi="Times New Roman" w:cs="Times New Roman"/>
                <w:b/>
                <w:i/>
              </w:rPr>
              <w:t>Corresponding Author:</w:t>
            </w:r>
          </w:p>
          <w:p w14:paraId="7EAE929E" w14:textId="77777777" w:rsidR="00635120" w:rsidRDefault="00000000">
            <w:pPr>
              <w:rPr>
                <w:rFonts w:ascii="Times New Roman" w:eastAsia="Times New Roman" w:hAnsi="Times New Roman" w:cs="Times New Roman"/>
              </w:rPr>
            </w:pPr>
            <w:r>
              <w:rPr>
                <w:rFonts w:ascii="Times New Roman" w:eastAsia="Times New Roman" w:hAnsi="Times New Roman" w:cs="Times New Roman"/>
                <w:b/>
              </w:rPr>
              <w:t xml:space="preserve">Name of Corresponding Author, </w:t>
            </w:r>
          </w:p>
          <w:p w14:paraId="3B57C940" w14:textId="46749ED0" w:rsidR="003B4412" w:rsidRPr="003B4412" w:rsidRDefault="003B4412" w:rsidP="003B4412">
            <w:pPr>
              <w:rPr>
                <w:rFonts w:ascii="Times New Roman" w:eastAsia="Times New Roman" w:hAnsi="Times New Roman" w:cs="Times New Roman"/>
                <w:b/>
              </w:rPr>
            </w:pPr>
            <w:r w:rsidRPr="003B4412">
              <w:rPr>
                <w:rFonts w:ascii="Times New Roman" w:eastAsia="Times New Roman" w:hAnsi="Times New Roman" w:cs="Times New Roman"/>
                <w:b/>
              </w:rPr>
              <w:t xml:space="preserve">Jazilurrahman, Mistina </w:t>
            </w:r>
          </w:p>
          <w:p w14:paraId="0D9ED1E0" w14:textId="4E61A7D9" w:rsidR="003B4412" w:rsidRPr="003B4412" w:rsidRDefault="003B4412" w:rsidP="003B4412">
            <w:pPr>
              <w:rPr>
                <w:rFonts w:ascii="Times New Roman" w:eastAsia="Times New Roman" w:hAnsi="Times New Roman" w:cs="Times New Roman"/>
              </w:rPr>
            </w:pPr>
            <w:r w:rsidRPr="003B4412">
              <w:rPr>
                <w:rFonts w:ascii="Times New Roman" w:eastAsia="Times New Roman" w:hAnsi="Times New Roman" w:cs="Times New Roman"/>
              </w:rPr>
              <w:t>Program Study Pendidikan Islam Anak Usia Dini</w:t>
            </w:r>
            <w:r>
              <w:rPr>
                <w:rFonts w:ascii="Times New Roman" w:eastAsia="Times New Roman" w:hAnsi="Times New Roman" w:cs="Times New Roman"/>
              </w:rPr>
              <w:t>,</w:t>
            </w:r>
            <w:r w:rsidRPr="003B4412">
              <w:rPr>
                <w:rFonts w:ascii="Times New Roman" w:eastAsia="Times New Roman" w:hAnsi="Times New Roman" w:cs="Times New Roman"/>
              </w:rPr>
              <w:t xml:space="preserve"> </w:t>
            </w:r>
          </w:p>
          <w:p w14:paraId="2FF6C102" w14:textId="20E63B72" w:rsidR="00635120" w:rsidRDefault="003B4412" w:rsidP="003B4412">
            <w:pPr>
              <w:rPr>
                <w:rFonts w:ascii="Times New Roman" w:eastAsia="Times New Roman" w:hAnsi="Times New Roman" w:cs="Times New Roman"/>
              </w:rPr>
            </w:pPr>
            <w:r w:rsidRPr="003B4412">
              <w:rPr>
                <w:rFonts w:ascii="Times New Roman" w:eastAsia="Times New Roman" w:hAnsi="Times New Roman" w:cs="Times New Roman"/>
              </w:rPr>
              <w:t>Universitas Nurul Jadid Probolinggo</w:t>
            </w:r>
          </w:p>
          <w:p w14:paraId="2857291E" w14:textId="77777777" w:rsidR="00635120" w:rsidRDefault="00000000">
            <w:pPr>
              <w:spacing w:after="120"/>
              <w:rPr>
                <w:rFonts w:ascii="Times New Roman" w:eastAsia="Times New Roman" w:hAnsi="Times New Roman" w:cs="Times New Roman"/>
                <w:color w:val="000000"/>
                <w:sz w:val="18"/>
                <w:szCs w:val="18"/>
              </w:rPr>
            </w:pPr>
            <w:r>
              <w:rPr>
                <w:rFonts w:ascii="Times New Roman" w:eastAsia="Times New Roman" w:hAnsi="Times New Roman" w:cs="Times New Roman"/>
              </w:rPr>
              <w:t xml:space="preserve">Email : </w:t>
            </w:r>
            <w:hyperlink r:id="rId11" w:history="1">
              <w:r w:rsidR="00F65965" w:rsidRPr="005D20DB">
                <w:rPr>
                  <w:rStyle w:val="Hyperlink"/>
                </w:rPr>
                <w:t>jazilurrahman@unuja.ac.id</w:t>
              </w:r>
            </w:hyperlink>
            <w:r w:rsidR="00F65965">
              <w:t xml:space="preserve">, </w:t>
            </w:r>
            <w:hyperlink r:id="rId12" w:history="1">
              <w:r w:rsidR="00820718" w:rsidRPr="005D20DB">
                <w:rPr>
                  <w:rStyle w:val="Hyperlink"/>
                  <w:rFonts w:ascii="Times New Roman" w:eastAsia="Times New Roman" w:hAnsi="Times New Roman" w:cs="Times New Roman"/>
                </w:rPr>
                <w:t>sayamistina2708@gmail.com</w:t>
              </w:r>
            </w:hyperlink>
            <w:r w:rsidR="00F65965">
              <w:rPr>
                <w:rFonts w:ascii="Times New Roman" w:eastAsia="Times New Roman" w:hAnsi="Times New Roman" w:cs="Times New Roman"/>
              </w:rPr>
              <w:t xml:space="preserve"> </w:t>
            </w:r>
          </w:p>
        </w:tc>
      </w:tr>
    </w:tbl>
    <w:p w14:paraId="1E51A352" w14:textId="77777777" w:rsidR="00635120" w:rsidRDefault="00000000">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PENDAHULUAN </w:t>
      </w:r>
    </w:p>
    <w:p w14:paraId="01D9FB0D" w14:textId="15EA041A" w:rsidR="00100824" w:rsidRPr="0029124A" w:rsidRDefault="00100824" w:rsidP="0010082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heme="majorBidi" w:hAnsiTheme="majorBidi" w:cstheme="majorBidi"/>
          <w:sz w:val="24"/>
          <w:szCs w:val="24"/>
        </w:rPr>
      </w:pPr>
      <w:r w:rsidRPr="0029124A">
        <w:rPr>
          <w:rFonts w:asciiTheme="majorBidi" w:hAnsiTheme="majorBidi" w:cstheme="majorBidi"/>
          <w:sz w:val="24"/>
          <w:szCs w:val="24"/>
        </w:rPr>
        <w:t xml:space="preserve">Masa usia dini merupakan wahana pendidikan yang baik untuk memberikan pembinaan agar pertumbuhan dan </w:t>
      </w:r>
      <w:r w:rsidRPr="0029124A">
        <w:rPr>
          <w:rFonts w:ascii="Times New Roman" w:eastAsia="Times New Roman" w:hAnsi="Times New Roman" w:cs="Times New Roman"/>
          <w:sz w:val="24"/>
          <w:szCs w:val="24"/>
        </w:rPr>
        <w:t>perkembangan</w:t>
      </w:r>
      <w:r w:rsidRPr="0029124A">
        <w:rPr>
          <w:rFonts w:asciiTheme="majorBidi" w:hAnsiTheme="majorBidi" w:cstheme="majorBidi"/>
          <w:sz w:val="24"/>
          <w:szCs w:val="24"/>
        </w:rPr>
        <w:t xml:space="preserve"> anak dapat berkembang dengan baik melalui perawatan dan pengasuhan </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ISSN":"0853-8093","author":[{"dropping-particle":"","family":"Priyanto","given":"Aris","non-dropping-particle":"","parse-names":false,"suffix":""}],"container-title":"Jurnal Ilmiah Guru Caraka Olah Pikir Edukatif","id":"ITEM-1","issue":"2","issued":{"date-parts":[["2014"]]},"title":"pengembangan kreativitas pada anak usia dini melalui Aktivitas bermain","type":"article-journal"},"uris":["http://www.mendeley.com/documents/?uuid=00eeee73-610c-40b2-b935-3263f30bb762"]}],"mendeley":{"formattedCitation":"(Priyanto, 2014)","plainTextFormattedCitation":"(Priyanto, 2014)","previouslyFormattedCitation":"(Priyanto, 2014)"},"properties":{"noteIndex":0},"schema":"https://github.com/citation-style-language/schema/raw/master/csl-citation.json"}</w:instrText>
      </w:r>
      <w:r w:rsidRPr="0029124A">
        <w:rPr>
          <w:rFonts w:asciiTheme="majorBidi" w:hAnsiTheme="majorBidi" w:cstheme="majorBidi"/>
          <w:sz w:val="24"/>
          <w:szCs w:val="24"/>
        </w:rPr>
        <w:fldChar w:fldCharType="separate"/>
      </w:r>
      <w:r w:rsidR="00121F12" w:rsidRPr="0029124A">
        <w:rPr>
          <w:rFonts w:asciiTheme="majorBidi" w:hAnsiTheme="majorBidi" w:cstheme="majorBidi"/>
          <w:noProof/>
          <w:sz w:val="24"/>
          <w:szCs w:val="24"/>
        </w:rPr>
        <w:t>(Priyanto, 2014)</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 xml:space="preserve">. Pendidikan anak usia dini diselenggarakan sebelum jenjang pendidikan dasar yang dapat diselenggarakan melalui jalur formal, non formal, dan informal. Anak usia dini adalah individu yang sedang mengalami proses pertumbuhan dan perkembangan yang sangat pesat, bahkan dikatakan sebagai lompatan perkembangan. Perkembangan Anak usia dini adalah anak yang berada pada rentang usia 0-6 tahun. </w:t>
      </w:r>
    </w:p>
    <w:p w14:paraId="2280D13B" w14:textId="15AC8D38" w:rsidR="00100824" w:rsidRPr="0029124A" w:rsidRDefault="00100824" w:rsidP="0010082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heme="majorBidi" w:hAnsiTheme="majorBidi" w:cstheme="majorBidi"/>
          <w:sz w:val="24"/>
          <w:szCs w:val="24"/>
        </w:rPr>
      </w:pPr>
      <w:r w:rsidRPr="0029124A">
        <w:rPr>
          <w:rFonts w:asciiTheme="majorBidi" w:hAnsiTheme="majorBidi" w:cstheme="majorBidi"/>
          <w:sz w:val="24"/>
          <w:szCs w:val="24"/>
        </w:rPr>
        <w:t xml:space="preserve">Pada masa ini proses pertumbuhan dan perkembangan dalam berbagai aspek sedang mengalami masa keemasan (golden age) </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DOI":"10.1177/002070200906400118","ISSN":"00207020","author":[{"dropping-particle":"","family":"Uce","given":"Loeziana","non-dropping-particle":"","parse-names":false,"suffix":""}],"container-title":"Bunayya: Jurnal Pendidikan Anak (jurnal ar-raniry)","id":"ITEM-1","issue":"1","issued":{"date-parts":[["2017"]]},"page":"77-92","title":"The Golden Age: Masa efekti Merancang Kualitas Ansk","type":"article-journal","volume":"64"},"uris":["http://www.mendeley.com/documents/?uuid=6c5137ea-98fd-4883-b87d-f3038c9e6abd"]}],"mendeley":{"formattedCitation":"(Uce, 2017)","manualFormatting":"(Uce 2017","plainTextFormattedCitation":"(Uce, 2017)","previouslyFormattedCitation":"(Uce, 2017)"},"properties":{"noteIndex":0},"schema":"https://github.com/citation-style-language/schema/raw/master/csl-citation.json"}</w:instrText>
      </w:r>
      <w:r w:rsidRPr="0029124A">
        <w:rPr>
          <w:rFonts w:asciiTheme="majorBidi" w:hAnsiTheme="majorBidi" w:cstheme="majorBidi"/>
          <w:sz w:val="24"/>
          <w:szCs w:val="24"/>
        </w:rPr>
        <w:fldChar w:fldCharType="separate"/>
      </w:r>
      <w:r w:rsidRPr="0029124A">
        <w:rPr>
          <w:rFonts w:asciiTheme="majorBidi" w:hAnsiTheme="majorBidi" w:cstheme="majorBidi"/>
          <w:noProof/>
          <w:sz w:val="24"/>
          <w:szCs w:val="24"/>
        </w:rPr>
        <w:t>(Uce 2017</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 xml:space="preserve">; </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DOI":"10.1177/002070200906400118","ISSN":"00207020","author":[{"dropping-particle":"","family":"Uce","given":"Loeziana","non-dropping-particle":"","parse-names":false,"suffix":""}],"container-title":"International Journal","id":"ITEM-1","issue":"1","issued":{"date-parts":[["2008"]]},"page":"77-92","title":"The Golden Age: Masa Efektif Merancang Kualitas Anak","type":"article-journal","volume":"64"},"uris":["http://www.mendeley.com/documents/?uuid=de745892-4612-4451-b6b3-89d1a07d5f91"]}],"mendeley":{"formattedCitation":"(Uce, 2008)","manualFormatting":"Uce 2008","plainTextFormattedCitation":"(Uce, 2008)","previouslyFormattedCitation":"(Uce, 2008)"},"properties":{"noteIndex":0},"schema":"https://github.com/citation-style-language/schema/raw/master/csl-citation.json"}</w:instrText>
      </w:r>
      <w:r w:rsidRPr="0029124A">
        <w:rPr>
          <w:rFonts w:asciiTheme="majorBidi" w:hAnsiTheme="majorBidi" w:cstheme="majorBidi"/>
          <w:sz w:val="24"/>
          <w:szCs w:val="24"/>
        </w:rPr>
        <w:fldChar w:fldCharType="separate"/>
      </w:r>
      <w:r w:rsidRPr="0029124A">
        <w:rPr>
          <w:rFonts w:asciiTheme="majorBidi" w:hAnsiTheme="majorBidi" w:cstheme="majorBidi"/>
          <w:noProof/>
          <w:sz w:val="24"/>
          <w:szCs w:val="24"/>
        </w:rPr>
        <w:t>Uce 2008</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 xml:space="preserve">; </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abstract":"Anak usia dini merupakan individu yang sedang mengalami proses pertumbuhan dan perkembangan yang sangat pesat, bahkan bisa dikatakan sebagai lompatan perkembangan. Hal ini sesuai dengan Teori Bloom yang mengatakan bahwa perkembangan intelektual anak terjadi sangat pesat pada tahun-tahun awal kehidupan anak. Sekitar 50% kapabilitas kecerdasan manusia terjadi ketika anak berumur 4 tahun, 80% telah terjadi ketika berumur 8 tahun, dan mencapai titik kulminasi ketika anak berumur sekitar 18 tahun. Anak usia dini memiliki rentang usia yang sangat berharga dibandingkan dengan usia-usia selanjutnya karena perkembangan kecerdasannya sangat luar biasa. Usia ini sering disebut “usia emas” (the golden age) yang hanya datang sekali dan tidak dapat diulangi lagi, dan yang sangat menentukan untuk mengembangkan kualitas manusia. Oleh karena itu, penelitian ini bertujuan untuk mengidentifikasi pentingnya kontribusi orang tua terutama perempuan sebagai seorang ibu terhadap pembentukan karakter dan tumbuh-kembang anak untuk menciptakan dasar yang kuat sebagai penunjang lahirnya SDM yang kelak akan meneruskan dan mengembangkan masa depan bangsa. Hasil penelitian ini cukup memberikan gambaran bahwa konsep optimalisasi golden age anak usia dini apabila diukur dari nilai loading factor PLS didapat N1(0,814); N2(0,858); S1(0,740); S2(0,898); S3(0,683); O1(0,908); O3(0,613); L1(0,837); L2(0,644); PAUD1(0,573); PAUD2(0,903); dan PAUD3(0,619). Karena penelitian ini lebih bersifat eksploratori maka metode Partial Least Square ini dapat membantu untuk memprediksi variabel laten endogenous atau mengidentifikasi variabel-variabel utama","author":[{"dropping-particle":"","family":"Trenggonowati","given":"Dyah Lintang","non-dropping-particle":"","parse-names":false,"suffix":""},{"dropping-particle":"","family":"Kulsum","given":"","non-dropping-particle":"","parse-names":false,"suffix":""}],"container-title":"Journal Industrial Servicess","id":"ITEM-1","issue":"1","issued":{"date-parts":[["2018"]]},"page":"48-56","title":"Analisis Faktor Optimalisasi Golden Age Anak Usia","type":"article-journal","volume":"4"},"uris":["http://www.mendeley.com/documents/?uuid=96f069db-1361-426f-a476-2c16a99be4fd"]}],"mendeley":{"formattedCitation":"(Trenggonowati &amp; Kulsum, 2018)","manualFormatting":"Trenggonowati and Kulsum 2018)","plainTextFormattedCitation":"(Trenggonowati &amp; Kulsum, 2018)","previouslyFormattedCitation":"(Trenggonowati &amp; Kulsum, 2018)"},"properties":{"noteIndex":0},"schema":"https://github.com/citation-style-language/schema/raw/master/csl-citation.json"}</w:instrText>
      </w:r>
      <w:r w:rsidRPr="0029124A">
        <w:rPr>
          <w:rFonts w:asciiTheme="majorBidi" w:hAnsiTheme="majorBidi" w:cstheme="majorBidi"/>
          <w:sz w:val="24"/>
          <w:szCs w:val="24"/>
        </w:rPr>
        <w:fldChar w:fldCharType="separate"/>
      </w:r>
      <w:r w:rsidRPr="0029124A">
        <w:rPr>
          <w:rFonts w:asciiTheme="majorBidi" w:hAnsiTheme="majorBidi" w:cstheme="majorBidi"/>
          <w:noProof/>
          <w:sz w:val="24"/>
          <w:szCs w:val="24"/>
        </w:rPr>
        <w:t>Trenggonowati and Kulsum 2018)</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 xml:space="preserve">. Proses pembelajaran yang diberikan kepada anak harus disesuaikan dengan karakteristiknya </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ISBN":"978-602-1078-34-1","abstract":"Pendidikan anak usia dini sangat penting bagi perguruan tinggi program PAUD dan tenrunya bagi para orangrua maupun guru pada umumnya. Dengan pendidikan anak usia dini maka akan tercipta keserasian hubungan yang hannonis antara anak dengan orangtua, antara anak dengan guru, antara anak dengan anak maupun anak dengan lingkungannya. Hal ini dilakukan dalam upaya untuk melejitkan potensi dan prestasi anak sejak usia dini. Setiap anak usia dini memiliki karakteristik yang berbeda dan memiliki kekhasan (Uniq), baik secara fisik, psikis, sosial, moral dan sebagainya. Dan masa anak-anak (golden age ) merupakan masa yang paling penting bagi seseorang sebagai pijakan awal untuk bekal sepanjang hidupnya kelak. Karakteristik Anak usia dini (0 -8 tahun) merupakan sikap dari individu yang sedang mengalami proses pertumbuhan dan perkembangan yang sangat pesat. Sehingga setiap orangrua dan guru dalam memahami karakteristik anak usia dini sangat bennanfaat unruk pemberian stimulant pada anak secara benar dan sesuai dengan tahap perkembangan anak. Meskipun perkembangan setiap anak memiliki pola yang hampir sama namun kecepatannya berbeda-beda. Perkembangan setiap anak yang mengikuti pola maka hasilnya dapat diramalkan dengan cara dan kecepatannya sendiri yaitu berkembang secara tertib sesuai tahap demi tahap, langkah demi langkah namun sebagian anak yang lain mengalami kecepatan perkembangan secara melonjak. Pentingnya memahami anak usia dini mempunyai 3 alasan yaitu usia dini merupakan usia yang paling penting dalam tahap perkembangan manusia , pengalaman awal yang sangat penting, dan perkembangan fisik serta menta l mengalami percepatan yang luar biasa sepanjang rentang kehidupannya. Jadi akan sia-sia jika para orang tua dan guru mengabaikan pertumbuhan dan perkembangan anak usia dini dari panta uan dan pemberian stimulan.","author":[{"dropping-particle":"","family":"Idris","given":"Meity H","non-dropping-particle":"","parse-names":false,"suffix":""}],"container-title":"Permata: Edisi Khusus Hasil Riset Pendidikan Guru Anak Usia Dini","id":"ITEM-1","issue":"1","issued":{"date-parts":[["2016"]]},"page":"37-43","title":"Karakteristik Anak Usia Dini","type":"article-journal","volume":"1"},"uris":["http://www.mendeley.com/documents/?uuid=63e9c473-7e85-4c70-b6a1-2dabb6a9aec4"]}],"mendeley":{"formattedCitation":"(Idris, 2016)","manualFormatting":"(Idris 2016","plainTextFormattedCitation":"(Idris, 2016)","previouslyFormattedCitation":"(Idris, 2016)"},"properties":{"noteIndex":0},"schema":"https://github.com/citation-style-language/schema/raw/master/csl-citation.json"}</w:instrText>
      </w:r>
      <w:r w:rsidRPr="0029124A">
        <w:rPr>
          <w:rFonts w:asciiTheme="majorBidi" w:hAnsiTheme="majorBidi" w:cstheme="majorBidi"/>
          <w:sz w:val="24"/>
          <w:szCs w:val="24"/>
        </w:rPr>
        <w:fldChar w:fldCharType="separate"/>
      </w:r>
      <w:r w:rsidRPr="0029124A">
        <w:rPr>
          <w:rFonts w:asciiTheme="majorBidi" w:hAnsiTheme="majorBidi" w:cstheme="majorBidi"/>
          <w:noProof/>
          <w:sz w:val="24"/>
          <w:szCs w:val="24"/>
        </w:rPr>
        <w:t>(Idris 2016</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 xml:space="preserve">; </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DOI":"10.24235/awlady.v1i2.739","abstract":"Masa usia dini merupakan masa yang sangat fundamental bagi perkembangan seorang anak, dimana pada masa ini proses perkembangan berjalan dengan pesat. Pada masa ini merupakan periode sensitif (sensitive periods), karena selama masa inilah anak secara khusus mudah menerima stimulus-stimulus dari lingkungannya. Pada masa ini anak siap melakukan berbagai kegiatan dalam rangka memahami dan menguasai lingkungannya serta merupakan masa keemasan. Usia keemasan dimana anak mulai peka untuk menerima berbagai stimulasi dan berbagai upaya pendidikan dari lingkungannya baik disengaja maupun tidak disengaja. Pada masa peka inilah terjadi pematangan fungsi-fungsi fisik dan psikis sehingga anak siap merespon dan mewujudkan semua tugas-tugas perkembangan yang diharapkan muncul pada pola perilakunya sehari-hari Proses perkembangan pada masa usia dini, berjalan dengan pesat. Pemahaman perkembangan pada seorang anak pada dasarnya merupakan upaya melihat dan memahami perubahan-perubahan yang telah, sedang, dan terus terjadi. Setiap anak manusia akan berkembang dari sejak bayi, kanak-kanak, remaja, hingga dewasa dengan kondisi yang berbeda satu sama lainnya. Hal ini menunjukkan bahwa tanpa terasa perlahan tapi pasti perubahan itu terus terjadi ke arah yang lebih besar, lebih tinggi, lebih tahu, lebih pintar dan lebih segala sesuatunya dibandingkan dengan masa-masa sebelumnya. Perubahan-perubahan seperti itulah yang dinamakan perkembangan. Perkembangn berarti adanya perubahan dalam berbagai aspek (kognitif, sosial, fisik, dan emosi).","author":[{"dropping-particle":"","family":"Masdudi","given":"","non-dropping-particle":"","parse-names":false,"suffix":""}],"container-title":"AWLADY : Jurnal Pendidikan Anak","id":"ITEM-1","issue":"2","issued":{"date-parts":[["2019"]]},"page":"1-26","title":"Karakteristik Perkembangan Pendidikan Anak Usia Dini","type":"article-journal","volume":"1"},"uris":["http://www.mendeley.com/documents/?uuid=c54a6074-9571-48f8-a055-40069d5c6798"]}],"mendeley":{"formattedCitation":"(Masdudi, 2019)","manualFormatting":"Masdudi 2019","plainTextFormattedCitation":"(Masdudi, 2019)","previouslyFormattedCitation":"(Masdudi, 2019)"},"properties":{"noteIndex":0},"schema":"https://github.com/citation-style-language/schema/raw/master/csl-citation.json"}</w:instrText>
      </w:r>
      <w:r w:rsidRPr="0029124A">
        <w:rPr>
          <w:rFonts w:asciiTheme="majorBidi" w:hAnsiTheme="majorBidi" w:cstheme="majorBidi"/>
          <w:sz w:val="24"/>
          <w:szCs w:val="24"/>
        </w:rPr>
        <w:fldChar w:fldCharType="separate"/>
      </w:r>
      <w:r w:rsidRPr="0029124A">
        <w:rPr>
          <w:rFonts w:asciiTheme="majorBidi" w:hAnsiTheme="majorBidi" w:cstheme="majorBidi"/>
          <w:noProof/>
          <w:sz w:val="24"/>
          <w:szCs w:val="24"/>
        </w:rPr>
        <w:t>Masdudi 2019</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abstract":"Artikel ini membahas tentang penyiapan guru profesional di bidangnya dan memiliki kompetensi dalam menyiapkan pembelajaran yang berkualitas. Pembahasan dilakukan dengan mengemukakan pentingnya peran guru dalam memajukan pendidikan, sehingga guru harus memperhatikan kompetensi yang harus dimiliki sebelum proses pembelajaran dilaksanakan. Guru merupakan unsur dominan dalam pembelajaran, dimana pembelajaran tidak akan berkualitas tanpa peran guru, sehingga kemampuan yang harus dimiliki dan dikembangkan guru tidak sebatas menyampaikan materi melainkan mengembangkan 4 kompetensi yaitu kompetensi kepribadian, sosial, pedagogik dan profesional. Simpulan dari kompetensi yang dikembangkan guru dalam menyiapkan pembelajaran yaitu: (1) mencerminkan nilai kepribadian; (2) menguasai peran guru dan mengembangkan kompetensi keahlian; (3) mampu memahami dan mengembangkan perangkat pembelajaran; (4) mampu menyusun dan melaksanakan program pembelajaran; (5) mampu menilai proses dan hasil pembelajaran; (6) menyusun administrasi; (7) menggunakan berbagai metode sesuai karakteristik peserta didik; (8) mengkaitkan pembelajaran terhadap masyarakat, industri, dan perguruan tinggi serta penyesuaian terhadap perkembangan teknologi; (9) melaksanakan penelitian tindakan kelas; dan (10) mempublikasi hasil penelitian. Kata","author":[{"dropping-particle":"","family":"Nurtanto","given":"Muhammad","non-dropping-particle":"","parse-names":false,"suffix":""}],"container-title":"Prosiding Seminar Nasional Inovasi Pendidikan Inovasi Pembelajaran Berbasis Karakter dalam Menghadapi Masyarakat Ekonomi ASEAN","id":"ITEM-1","issue":"10","issued":{"date-parts":[["2016"]]},"page":"553-565","title":"Mengembangkan kompetensi profesionalisme guru dalam menyiapkan pembelajaran yang bermutu","type":"article-journal"},"uris":["http://www.mendeley.com/documents/?uuid=a034d8d5-b92a-437d-aa8a-8c5776e6c742"]}],"mendeley":{"formattedCitation":"(Nurtanto, 2016)","manualFormatting":" Nurtanto 2016)","plainTextFormattedCitation":"(Nurtanto, 2016)","previouslyFormattedCitation":"(Nurtanto, 2016)"},"properties":{"noteIndex":0},"schema":"https://github.com/citation-style-language/schema/raw/master/csl-citation.json"}</w:instrText>
      </w:r>
      <w:r w:rsidRPr="0029124A">
        <w:rPr>
          <w:rFonts w:asciiTheme="majorBidi" w:hAnsiTheme="majorBidi" w:cstheme="majorBidi"/>
          <w:sz w:val="24"/>
          <w:szCs w:val="24"/>
        </w:rPr>
        <w:fldChar w:fldCharType="separate"/>
      </w:r>
      <w:r w:rsidRPr="0029124A">
        <w:rPr>
          <w:rFonts w:asciiTheme="majorBidi" w:hAnsiTheme="majorBidi" w:cstheme="majorBidi"/>
          <w:noProof/>
          <w:sz w:val="24"/>
          <w:szCs w:val="24"/>
        </w:rPr>
        <w:t xml:space="preserve"> Nurtanto 2016)</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 xml:space="preserve">. Elizabet dalam buku </w:t>
      </w:r>
      <w:r w:rsidRPr="0029124A">
        <w:rPr>
          <w:rFonts w:ascii="Times New Roman" w:eastAsia="Times New Roman" w:hAnsi="Times New Roman" w:cs="Times New Roman"/>
          <w:sz w:val="24"/>
          <w:szCs w:val="24"/>
        </w:rPr>
        <w:t>Mansur</w:t>
      </w:r>
      <w:r w:rsidRPr="0029124A">
        <w:rPr>
          <w:rFonts w:asciiTheme="majorBidi" w:hAnsiTheme="majorBidi" w:cstheme="majorBidi"/>
          <w:sz w:val="24"/>
          <w:szCs w:val="24"/>
        </w:rPr>
        <w:t xml:space="preserve">, berpendapat bahwa perkembangan fisik sangat penting untuk dipelajari dan dikembangkan, karena perkembangan fisik anak akan menentukan keterampilan anak dalam bergerak </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DOI":"10.29408/goldenage.v2i01.742","abstract":"Motor development is one aspect that must be considered in early childhood development. Motor development is often used as a benchmark to prove that children grow and develop well. Motor development is something that discusses coordinated physical movements so that in its development required a variety of appropriate stimulation for early childhood. This stimulation can be provided by parents, teachers, and the environment both at home and in the school environment by providing a supportive learning environment for early childhood motor development. Giving stimulation is an effort made by adults in providing facilities and optimal opportunities for optimal development. Providing a lot of time for children to do activities that support their motor development and proper supervision is one of the right efforts in supporting the development of motor physical early childhood.","author":[{"dropping-particle":"","family":"Fitriani","given":"Rohyana","non-dropping-particle":"","parse-names":false,"suffix":""},{"dropping-particle":"","family":"Adawiyah","given":"Rabihatun","non-dropping-particle":"","parse-names":false,"suffix":""}],"container-title":"Jurnal Golden Age","id":"ITEM-1","issue":"01","issued":{"date-parts":[["2018"]]},"page":"25","title":"Perkembangan Fisik Motorik Anak Usia Dini","type":"article-journal","volume":"2"},"uris":["http://www.mendeley.com/documents/?uuid=40351bf2-00e0-4354-b379-4dd4f07dc171"]}],"mendeley":{"formattedCitation":"(Fitriani &amp; Adawiyah, 2018)","manualFormatting":"(Fitriani and Adawiyah 2018","plainTextFormattedCitation":"(Fitriani &amp; Adawiyah, 2018)","previouslyFormattedCitation":"(Fitriani &amp; Adawiyah, 2018)"},"properties":{"noteIndex":0},"schema":"https://github.com/citation-style-language/schema/raw/master/csl-citation.json"}</w:instrText>
      </w:r>
      <w:r w:rsidRPr="0029124A">
        <w:rPr>
          <w:rFonts w:asciiTheme="majorBidi" w:hAnsiTheme="majorBidi" w:cstheme="majorBidi"/>
          <w:sz w:val="24"/>
          <w:szCs w:val="24"/>
        </w:rPr>
        <w:fldChar w:fldCharType="separate"/>
      </w:r>
      <w:r w:rsidRPr="0029124A">
        <w:rPr>
          <w:rFonts w:asciiTheme="majorBidi" w:hAnsiTheme="majorBidi" w:cstheme="majorBidi"/>
          <w:noProof/>
          <w:sz w:val="24"/>
          <w:szCs w:val="24"/>
        </w:rPr>
        <w:t>(Fitriani and Adawiyah 2018</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 xml:space="preserve">; </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DOI":"10.24235/awlady.v1i2.739","abstract":"Masa usia dini merupakan masa yang sangat fundamental bagi perkembangan seorang anak, dimana pada masa ini proses perkembangan berjalan dengan pesat. Pada masa ini merupakan periode sensitif (sensitive periods), karena selama masa inilah anak secara khusus mudah menerima stimulus-stimulus dari lingkungannya. Pada masa ini anak siap melakukan berbagai kegiatan dalam rangka memahami dan menguasai lingkungannya serta merupakan masa keemasan. Usia keemasan dimana anak mulai peka untuk menerima berbagai stimulasi dan berbagai upaya pendidikan dari lingkungannya baik disengaja maupun tidak disengaja. Pada masa peka inilah terjadi pematangan fungsi-fungsi fisik dan psikis sehingga anak siap merespon dan mewujudkan semua tugas-tugas perkembangan yang diharapkan muncul pada pola perilakunya sehari-hari Proses perkembangan pada masa usia dini, berjalan dengan pesat. Pemahaman perkembangan pada seorang anak pada dasarnya merupakan upaya melihat dan memahami perubahan-perubahan yang telah, sedang, dan terus terjadi. Setiap anak manusia akan berkembang dari sejak bayi, kanak-kanak, remaja, hingga dewasa dengan kondisi yang berbeda satu sama lainnya. Hal ini menunjukkan bahwa tanpa terasa perlahan tapi pasti perubahan itu terus terjadi ke arah yang lebih besar, lebih tinggi, lebih tahu, lebih pintar dan lebih segala sesuatunya dibandingkan dengan masa-masa sebelumnya. Perubahan-perubahan seperti itulah yang dinamakan perkembangan. Perkembangn berarti adanya perubahan dalam berbagai aspek (kognitif, sosial, fisik, dan emosi).","author":[{"dropping-particle":"","family":"Masdudi","given":"","non-dropping-particle":"","parse-names":false,"suffix":""}],"container-title":"AWLADY : Jurnal Pendidikan Anak","id":"ITEM-1","issue":"2","issued":{"date-parts":[["2019"]]},"page":"1-26","title":"Karakteristik Perkembangan Pendidikan Anak Usia Dini","type":"article-journal","volume":"1"},"uris":["http://www.mendeley.com/documents/?uuid=c54a6074-9571-48f8-a055-40069d5c6798"]}],"mendeley":{"formattedCitation":"(Masdudi, 2019)","manualFormatting":"Masdudi 2019)","plainTextFormattedCitation":"(Masdudi, 2019)","previouslyFormattedCitation":"(Masdudi, 2019)"},"properties":{"noteIndex":0},"schema":"https://github.com/citation-style-language/schema/raw/master/csl-citation.json"}</w:instrText>
      </w:r>
      <w:r w:rsidRPr="0029124A">
        <w:rPr>
          <w:rFonts w:asciiTheme="majorBidi" w:hAnsiTheme="majorBidi" w:cstheme="majorBidi"/>
          <w:sz w:val="24"/>
          <w:szCs w:val="24"/>
        </w:rPr>
        <w:fldChar w:fldCharType="separate"/>
      </w:r>
      <w:r w:rsidRPr="0029124A">
        <w:rPr>
          <w:rFonts w:asciiTheme="majorBidi" w:hAnsiTheme="majorBidi" w:cstheme="majorBidi"/>
          <w:noProof/>
          <w:sz w:val="24"/>
          <w:szCs w:val="24"/>
        </w:rPr>
        <w:t>Masdudi 2019)</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 xml:space="preserve">. </w:t>
      </w:r>
    </w:p>
    <w:p w14:paraId="42E77E0E" w14:textId="4EEC53E0" w:rsidR="00100824" w:rsidRPr="0029124A" w:rsidRDefault="00100824" w:rsidP="0010082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heme="majorBidi" w:hAnsiTheme="majorBidi" w:cstheme="majorBidi"/>
          <w:sz w:val="24"/>
          <w:szCs w:val="24"/>
        </w:rPr>
      </w:pPr>
      <w:r w:rsidRPr="0029124A">
        <w:rPr>
          <w:rFonts w:asciiTheme="majorBidi" w:hAnsiTheme="majorBidi" w:cstheme="majorBidi"/>
          <w:sz w:val="24"/>
          <w:szCs w:val="24"/>
        </w:rPr>
        <w:t>Secara tidak langsung, pertumbuhan dan perkembangan fisik akan mempengaruhi bagaimana anak itu memandang dirinya sendiri dan bagaimana dia memandang orang lain. Perkembangan fisik/motorik adalah semua gerakan yang mungkin dilakukan oleh seluruh tubuh</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ISBN":"978-602-1078-34-1","abstract":"Pendidikan anak usia dini sangat penting bagi perguruan tinggi program PAUD dan tenrunya bagi para orangrua maupun guru pada umumnya. Dengan pendidikan anak usia dini maka akan tercipta keserasian hubungan yang hannonis antara anak dengan orangtua, antara anak dengan guru, antara anak dengan anak maupun anak dengan lingkungannya. Hal ini dilakukan dalam upaya untuk melejitkan potensi dan prestasi anak sejak usia dini. Setiap anak usia dini memiliki karakteristik yang berbeda dan memiliki kekhasan (Uniq), baik secara fisik, psikis, sosial, moral dan sebagainya. Dan masa anak-anak (golden age ) merupakan masa yang paling penting bagi seseorang sebagai pijakan awal untuk bekal sepanjang hidupnya kelak. Karakteristik Anak usia dini (0 -8 tahun) merupakan sikap dari individu yang sedang mengalami proses pertumbuhan dan perkembangan yang sangat pesat. Sehingga setiap orangrua dan guru dalam memahami karakteristik anak usia dini sangat bennanfaat unruk pemberian stimulant pada anak secara benar dan sesuai dengan tahap perkembangan anak. Meskipun perkembangan setiap anak memiliki pola yang hampir sama namun kecepatannya berbeda-beda. Perkembangan setiap anak yang mengikuti pola maka hasilnya dapat diramalkan dengan cara dan kecepatannya sendiri yaitu berkembang secara tertib sesuai tahap demi tahap, langkah demi langkah namun sebagian anak yang lain mengalami kecepatan perkembangan secara melonjak. Pentingnya memahami anak usia dini mempunyai 3 alasan yaitu usia dini merupakan usia yang paling penting dalam tahap perkembangan manusia , pengalaman awal yang sangat penting, dan perkembangan fisik serta menta l mengalami percepatan yang luar biasa sepanjang rentang kehidupannya. Jadi akan sia-sia jika para orang tua dan guru mengabaikan pertumbuhan dan perkembangan anak usia dini dari panta uan dan pemberian stimulan.","author":[{"dropping-particle":"","family":"Idris","given":"Meity H","non-dropping-particle":"","parse-names":false,"suffix":""}],"container-title":"Permata: Edisi Khusus Hasil Riset Pendidikan Guru Anak Usia Dini","id":"ITEM-1","issue":"1","issued":{"date-parts":[["2016"]]},"page":"37-43","title":"Karakteristik Anak Usia Dini","type":"article-journal","volume":"1"},"uris":["http://www.mendeley.com/documents/?uuid=63e9c473-7e85-4c70-b6a1-2dabb6a9aec4"]}],"mendeley":{"formattedCitation":"(Idris, 2016)","manualFormatting":"(Idris 2016","plainTextFormattedCitation":"(Idris, 2016)","previouslyFormattedCitation":"(Idris, 2016)"},"properties":{"noteIndex":0},"schema":"https://github.com/citation-style-language/schema/raw/master/csl-citation.json"}</w:instrText>
      </w:r>
      <w:r w:rsidRPr="0029124A">
        <w:rPr>
          <w:rFonts w:asciiTheme="majorBidi" w:hAnsiTheme="majorBidi" w:cstheme="majorBidi"/>
          <w:sz w:val="24"/>
          <w:szCs w:val="24"/>
        </w:rPr>
        <w:fldChar w:fldCharType="separate"/>
      </w:r>
      <w:r w:rsidRPr="0029124A">
        <w:rPr>
          <w:rFonts w:asciiTheme="majorBidi" w:hAnsiTheme="majorBidi" w:cstheme="majorBidi"/>
          <w:noProof/>
          <w:sz w:val="24"/>
          <w:szCs w:val="24"/>
        </w:rPr>
        <w:t>(Idris 2016</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 xml:space="preserve">; </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author":[{"dropping-particle":"","family":"Biasa","given":"Pendidikan Luar","non-dropping-particle":"","parse-names":false,"suffix":""},{"dropping-particle":"","family":"Pendidikan","given":"Fakultas Ilmu","non-dropping-particle":"","parse-names":false,"suffix":""},{"dropping-particle":"","family":"Surabaya","given":"Universitas Negeri","non-dropping-particle":"","parse-names":false,"suffix":""},{"dropping-particle":"","family":"Biasa","given":"Pendidikan Luar","non-dropping-particle":"","parse-names":false,"suffix":""},{"dropping-particle":"","family":"Pendidikan","given":"Fakultas Ilmu","non-dropping-particle":"","parse-names":false,"suffix":""},{"dropping-particle":"","family":"Surabaya","given":"Universitas Negeri","non-dropping-particle":"","parse-names":false,"suffix":""}],"container-title":"Jurnal Pendidikan Khusus","id":"ITEM-1","issued":{"date-parts":[["2020"]]},"page":"1-8","title":"Penerapan Permainan Puzzle terhadap Perkembangan Motorik Halus Anak Tunagrahita Ringan","type":"article-journal"},"uris":["http://www.mendeley.com/documents/?uuid=1c613bf3-049a-4992-83a9-fbec8a5cf55a"]}],"mendeley":{"formattedCitation":"(Biasa et al., 2020)","manualFormatting":"Biasa et al. 2020)","plainTextFormattedCitation":"(Biasa et al., 2020)","previouslyFormattedCitation":"(Biasa et al., 2020)"},"properties":{"noteIndex":0},"schema":"https://github.com/citation-style-language/schema/raw/master/csl-citation.json"}</w:instrText>
      </w:r>
      <w:r w:rsidRPr="0029124A">
        <w:rPr>
          <w:rFonts w:asciiTheme="majorBidi" w:hAnsiTheme="majorBidi" w:cstheme="majorBidi"/>
          <w:sz w:val="24"/>
          <w:szCs w:val="24"/>
        </w:rPr>
        <w:fldChar w:fldCharType="separate"/>
      </w:r>
      <w:r w:rsidRPr="0029124A">
        <w:rPr>
          <w:rFonts w:asciiTheme="majorBidi" w:hAnsiTheme="majorBidi" w:cstheme="majorBidi"/>
          <w:noProof/>
          <w:sz w:val="24"/>
          <w:szCs w:val="24"/>
        </w:rPr>
        <w:t>Biasa et al. 2020)</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 xml:space="preserve">. Perkembangan motorik diartikan sebagai perkembangan dari unsur kematangan dan pengendalian gerak tubuh dan perkembangan tersebut erat kaitannya dengan perkembangan pusat motorik diotak. </w:t>
      </w:r>
    </w:p>
    <w:p w14:paraId="45DBC3B7" w14:textId="5CB4D2E5" w:rsidR="00100824" w:rsidRPr="0029124A" w:rsidRDefault="00100824" w:rsidP="0010082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heme="majorBidi" w:hAnsiTheme="majorBidi" w:cstheme="majorBidi"/>
          <w:sz w:val="24"/>
          <w:szCs w:val="24"/>
        </w:rPr>
      </w:pPr>
      <w:r w:rsidRPr="0029124A">
        <w:rPr>
          <w:rFonts w:asciiTheme="majorBidi" w:hAnsiTheme="majorBidi" w:cstheme="majorBidi"/>
          <w:sz w:val="24"/>
          <w:szCs w:val="24"/>
        </w:rPr>
        <w:t xml:space="preserve">Perubahan perkembangan </w:t>
      </w:r>
      <w:r w:rsidRPr="0029124A">
        <w:rPr>
          <w:rFonts w:ascii="Times New Roman" w:eastAsia="Times New Roman" w:hAnsi="Times New Roman" w:cs="Times New Roman"/>
          <w:sz w:val="24"/>
          <w:szCs w:val="24"/>
        </w:rPr>
        <w:t>individu</w:t>
      </w:r>
      <w:r w:rsidRPr="0029124A">
        <w:rPr>
          <w:rFonts w:asciiTheme="majorBidi" w:hAnsiTheme="majorBidi" w:cstheme="majorBidi"/>
          <w:sz w:val="24"/>
          <w:szCs w:val="24"/>
        </w:rPr>
        <w:t xml:space="preserve"> mengalami tahapan sejak dalam kandungan hingga lahir</w:t>
      </w:r>
      <w:r w:rsidR="00F11049"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DOI":"10.1088/1742-6596/1899/1/012178","ISSN":"17426596","abstract":"Online learning is one of the solutions needed by educators and students in the COVID pandemic 19 periods that occurred in February 2020. The purpose of this study was to determine the effectiveness of online learning using the zoom cloud meeting application as an alternative to solving the problem of student learning activities at Nurul Jadid University in COVID-19 pandemic period. This research method uses descriptive qualitative research methods using survey techniques. The instruments used were observation, questionnaires, and interview online. Based on the results of the questionnaire the effectiveness of online learning using the zoom cloud meeting application reached 93.75% followed by the results of interviews and observations that can increase student motivation and learning interest.","author":[{"dropping-particle":"","family":"Fajri","given":"Zaenol","non-dropping-particle":"","parse-names":false,"suffix":""},{"dropping-particle":"","family":"Baharun","given":"Hasan","non-dropping-particle":"","parse-names":false,"suffix":""},{"dropping-particle":"","family":"Muali","given":"Chusnul","non-dropping-particle":"","parse-names":false,"suffix":""},{"dropping-particle":"","family":"Shofiatun","given":"","non-dropping-particle":"","parse-names":false,"suffix":""},{"dropping-particle":"","family":"Farida","given":"Lilik","non-dropping-particle":"","parse-names":false,"suffix":""},{"dropping-particle":"","family":"Wahyuningtiyas","given":"Yulis","non-dropping-particle":"","parse-names":false,"suffix":""}],"container-title":"Journal of Physics: Conference Series","id":"ITEM-1","issue":"1","issued":{"date-parts":[["2021"]]},"title":"Student's Learning Motivation and Interest; the Effectiveness of Online Learning during COVID-19 Pandemic","type":"article-journal","volume":"1899"},"uris":["http://www.mendeley.com/documents/?uuid=d0f32423-bab3-4f70-b9ba-087e34e0cf3b"]}],"mendeley":{"formattedCitation":"(Fajri, Baharun, et al., 2021)","plainTextFormattedCitation":"(Fajri, Baharun, et al., 2021)","previouslyFormattedCitation":"(Fajri et al., 2021)"},"properties":{"noteIndex":0},"schema":"https://github.com/citation-style-language/schema/raw/master/csl-citation.json"}</w:instrText>
      </w:r>
      <w:r w:rsidR="00F11049" w:rsidRPr="0029124A">
        <w:rPr>
          <w:rFonts w:asciiTheme="majorBidi" w:hAnsiTheme="majorBidi" w:cstheme="majorBidi"/>
          <w:sz w:val="24"/>
          <w:szCs w:val="24"/>
        </w:rPr>
        <w:fldChar w:fldCharType="separate"/>
      </w:r>
      <w:r w:rsidR="00F11049" w:rsidRPr="0029124A">
        <w:rPr>
          <w:rFonts w:asciiTheme="majorBidi" w:hAnsiTheme="majorBidi" w:cstheme="majorBidi"/>
          <w:noProof/>
          <w:sz w:val="24"/>
          <w:szCs w:val="24"/>
        </w:rPr>
        <w:t>(Fajri, Baharun, et al., 2021)</w:t>
      </w:r>
      <w:r w:rsidR="00F11049" w:rsidRPr="0029124A">
        <w:rPr>
          <w:rFonts w:asciiTheme="majorBidi" w:hAnsiTheme="majorBidi" w:cstheme="majorBidi"/>
          <w:sz w:val="24"/>
          <w:szCs w:val="24"/>
        </w:rPr>
        <w:fldChar w:fldCharType="end"/>
      </w:r>
      <w:r w:rsidRPr="0029124A">
        <w:rPr>
          <w:rFonts w:asciiTheme="majorBidi" w:hAnsiTheme="majorBidi" w:cstheme="majorBidi"/>
          <w:sz w:val="24"/>
          <w:szCs w:val="24"/>
        </w:rPr>
        <w:t>. Seorang individu lahir dan tumbuh menjadi anak</w:t>
      </w:r>
      <w:r w:rsidR="00F11049"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DOI":"10.33650/guyub.v2i3.2756","ISSN":"2723-1232","abstract":"Guru merupakan salah satu komponen utama dalam meningkatkan kualitas Pendidikan. Pendidikan paling dasar dimulai dari Pendidikan Anak Usia Dini yang merupakan ujung tombak keberhasilan dalam membentuk generasi penerus bangsa yang berkualitas, sehingga guru PAUD harus benar-benar memiliki kompetensi dan sikap profesional dalam melaksanakan tugasnya. Apalgi sekarang ini adanya Covid-19 yang merupakan hambatan paling besar di dunia Pendidikan khususnya Pendidikan Anak Usia Dini, maka guru sangat membutuhkan adanya penyuluhan Pendidikan mengenai profesionalisme guru PAUD guna menanggulangi hambatan-hambatan yang ada. Hasil pelaksanaan penyuluhan mendaptkan dampak positif, yaitu adanya tambahan ilmu yang bermanfaat dan pemecahan masalah tentang hambatan-hambatan yang terjadi di dunia Pendidikan khususnya Pendidikan Anak Usia Dini.","author":[{"dropping-particle":"","family":"Fajri","given":"Zaenol","non-dropping-particle":"","parse-names":false,"suffix":""},{"dropping-particle":"","family":"Yasin","given":"Muhammad","non-dropping-particle":"","parse-names":false,"suffix":""},{"dropping-particle":"","family":"Masykur","given":"Muhammad","non-dropping-particle":"","parse-names":false,"suffix":""},{"dropping-particle":"","family":"Adi Putra","given":"Mohammad Wahyu","non-dropping-particle":"","parse-names":false,"suffix":""}],"container-title":"GUYUB: Journal of Community Engagement","id":"ITEM-1","issue":"3","issued":{"date-parts":[["2021"]]},"page":"493-508","title":"PKM Penyuluhan Peningkatan Profesionalisme Guru PAUD pada Masa Pendemi Covid-19","type":"article-journal","volume":"2"},"uris":["http://www.mendeley.com/documents/?uuid=9468da56-2f35-4404-bf83-cca8afaf4231"]}],"mendeley":{"formattedCitation":"(Fajri, Yasin, et al., 2021)","plainTextFormattedCitation":"(Fajri, Yasin, et al., 2021)"},"properties":{"noteIndex":0},"schema":"https://github.com/citation-style-language/schema/raw/master/csl-citation.json"}</w:instrText>
      </w:r>
      <w:r w:rsidR="00F11049" w:rsidRPr="0029124A">
        <w:rPr>
          <w:rFonts w:asciiTheme="majorBidi" w:hAnsiTheme="majorBidi" w:cstheme="majorBidi"/>
          <w:sz w:val="24"/>
          <w:szCs w:val="24"/>
        </w:rPr>
        <w:fldChar w:fldCharType="separate"/>
      </w:r>
      <w:r w:rsidR="00F11049" w:rsidRPr="0029124A">
        <w:rPr>
          <w:rFonts w:asciiTheme="majorBidi" w:hAnsiTheme="majorBidi" w:cstheme="majorBidi"/>
          <w:noProof/>
          <w:sz w:val="24"/>
          <w:szCs w:val="24"/>
        </w:rPr>
        <w:t>(Fajri, Yasin, et al., 2021)</w:t>
      </w:r>
      <w:r w:rsidR="00F11049" w:rsidRPr="0029124A">
        <w:rPr>
          <w:rFonts w:asciiTheme="majorBidi" w:hAnsiTheme="majorBidi" w:cstheme="majorBidi"/>
          <w:sz w:val="24"/>
          <w:szCs w:val="24"/>
        </w:rPr>
        <w:fldChar w:fldCharType="end"/>
      </w:r>
      <w:r w:rsidRPr="0029124A">
        <w:rPr>
          <w:rFonts w:asciiTheme="majorBidi" w:hAnsiTheme="majorBidi" w:cstheme="majorBidi"/>
          <w:sz w:val="24"/>
          <w:szCs w:val="24"/>
        </w:rPr>
        <w:t xml:space="preserve">. Kemudian menginjak usia remaja (baligh) dan kamu semua menjadi dewasa selanjutnya memasuki tahapan terakhir yaitu (shuyukh) tua dan meninggal. Namun ada juga yang meninggal sebelum usianya tua. Aspek perkembangan motorik anak terbagi menjadi dua bagian, yaitu motorik kasar dan motorik halus </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ISSN":"2549-7367","abstract":"Artikel ini membahas tentang konsep perkembangan anak usia dini , yang meliputi beberapa aspek seperti aspek kognitif, bahasa, afisik-motorik, sosial emosional, dan moral. Aspek kognitif berhubungan dengan kemampuan berfikir anak, aspek bahasa berhubungan dengan dengan kemampuan anak menerima bahasa dan mengekspresikannya, aspek fisik motorik berkenaan dengan kemampuan anak dalam mengkoordinasi gerak otot besar dan hotot halus, aspek sosial emosional berkenaan dengan kemampuan anak berinteraksi dalam lingkungan sosialnya dan aspek moral berhubungan dengan kemammpuan anak dalam mengatur perilakunya. Seluruh aspek ini memiliki kriteria yang disebut dengan tugas-tugas perkembangan, yang dapat dicapai secara bertahap, dan memerlukan stimulasi yang tepat.","author":[{"dropping-particle":"","family":"Khaironi","given":"Mulianah","non-dropping-particle":"","parse-names":false,"suffix":""}],"container-title":"Jurnal Golden Age Hamzanwadi University","id":"ITEM-1","issue":"1","issued":{"date-parts":[["2018"]]},"page":"1-12","title":"Perkembangan Anak Usia Dini","type":"article-journal","volume":"3"},"uris":["http://www.mendeley.com/documents/?uuid=3e911e13-6509-4a01-a602-e38c1b43bede"]}],"mendeley":{"formattedCitation":"(Khaironi, 2018)","manualFormatting":"(Khaironi 2018","plainTextFormattedCitation":"(Khaironi, 2018)","previouslyFormattedCitation":"(Khaironi, 2018)"},"properties":{"noteIndex":0},"schema":"https://github.com/citation-style-language/schema/raw/master/csl-citation.json"}</w:instrText>
      </w:r>
      <w:r w:rsidRPr="0029124A">
        <w:rPr>
          <w:rFonts w:asciiTheme="majorBidi" w:hAnsiTheme="majorBidi" w:cstheme="majorBidi"/>
          <w:sz w:val="24"/>
          <w:szCs w:val="24"/>
        </w:rPr>
        <w:fldChar w:fldCharType="separate"/>
      </w:r>
      <w:r w:rsidRPr="0029124A">
        <w:rPr>
          <w:rFonts w:asciiTheme="majorBidi" w:hAnsiTheme="majorBidi" w:cstheme="majorBidi"/>
          <w:noProof/>
          <w:sz w:val="24"/>
          <w:szCs w:val="24"/>
        </w:rPr>
        <w:t>(Khaironi 2018</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abstract":"Anak masih mengalami kesulitan melatih konsentrasi,, kesabaran, serta ketelitian dalam menyusun kepingan puzzle menjadi sebuah bentuk gambar&amp;nbsp; yang utuh.. Tujuan penelitian ini adalah untuk&amp;nbsp; meningkatkan&amp;nbsp;&amp;nbsp; kemampuan motorik halus dalam menyusun sebuah gambar melalui permainan puzzle bagi anak usia dini 3-4&amp;nbsp; tahun. Metode penelitian yang digunakan yaitu penelitian tindakan kelas yang dilakukan dalam&amp;nbsp; dua siklus dan ada empat tahapan yang dilakukan yakni, perencanaan, pelaksanaan, observasi dan refleksi. Teknik pengumpulan data dlakukan dengan observasi dan tes. Analisis data Teknik analisa data ini, peneliti menggunakan statistik sederhana yaitu prosentasi (%); Subjek penelitian adalah dengan jumlah 12 anak. Hasil penelitian menunjukkan bahwa penelitian siklus I yaitu, (33%) karena anak mampu menyusun kepingan puzzle menjadi gambar. Sedangkan (25%) karena anak mulai bisa membentuk kepala dan ekor dari gambar, begitupun (42%) karena anak belum mampu menyusun gambar&amp;nbsp; hanya mampu membentuk bagian kepalanya saja. Kemudian peneliti melanjutkan siklus II yaitu: (83%) karena anak bisa menyusun kepingan puzzle baik kepala, badan, kaki, menjadi gambar binatang angsa, sedangkan 2 anak (17%) karena anak mampu menyusun kepingan gambar binatang waalau dalam menggerakkan jari-jari tangannya masih sedikit dalam kesulitan. Dapat dikatakan bahwa permainan puszzle efektif dapat meningkatkan kemampuan motorik halus dalam menyusun sebuah gambar.","author":[{"dropping-particle":"","family":"Ilato","given":"Aminah","non-dropping-particle":"","parse-names":false,"suffix":""}],"container-title":"Kidspedia : Jurnal Pendidikan Anak Usia Dini","id":"ITEM-1","issue":"1","issued":{"date-parts":[["2020"]]},"page":"19-23","title":"Meningkatkan Kemampuan Motorik Halus Dalam Menyusun Sebuah Gambar Melalui Permainan Puzzle Bagi Anak Usia Dini 3-4 Tahun di RA AT-TAQWA Matayanagan","type":"article-journal","volume":"1"},"uris":["http://www.mendeley.com/documents/?uuid=6088cd7c-55aa-43ed-904b-85561fce6f6f"]}],"mendeley":{"formattedCitation":"(Ilato, 2020)","manualFormatting":" Ilato 2020)","plainTextFormattedCitation":"(Ilato, 2020)","previouslyFormattedCitation":"(Ilato, 2020)"},"properties":{"noteIndex":0},"schema":"https://github.com/citation-style-language/schema/raw/master/csl-citation.json"}</w:instrText>
      </w:r>
      <w:r w:rsidRPr="0029124A">
        <w:rPr>
          <w:rFonts w:asciiTheme="majorBidi" w:hAnsiTheme="majorBidi" w:cstheme="majorBidi"/>
          <w:sz w:val="24"/>
          <w:szCs w:val="24"/>
        </w:rPr>
        <w:fldChar w:fldCharType="separate"/>
      </w:r>
      <w:r w:rsidRPr="0029124A">
        <w:rPr>
          <w:rFonts w:asciiTheme="majorBidi" w:hAnsiTheme="majorBidi" w:cstheme="majorBidi"/>
          <w:noProof/>
          <w:sz w:val="24"/>
          <w:szCs w:val="24"/>
        </w:rPr>
        <w:t xml:space="preserve"> Ilato 2020)</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 xml:space="preserve">. </w:t>
      </w:r>
    </w:p>
    <w:p w14:paraId="1AF01B26" w14:textId="77777777" w:rsidR="00100824" w:rsidRPr="0029124A" w:rsidRDefault="00100824" w:rsidP="0010082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heme="majorBidi" w:hAnsiTheme="majorBidi" w:cstheme="majorBidi"/>
          <w:sz w:val="24"/>
          <w:szCs w:val="24"/>
        </w:rPr>
      </w:pPr>
      <w:r w:rsidRPr="0029124A">
        <w:rPr>
          <w:rFonts w:asciiTheme="majorBidi" w:hAnsiTheme="majorBidi" w:cstheme="majorBidi"/>
          <w:sz w:val="24"/>
          <w:szCs w:val="24"/>
        </w:rPr>
        <w:t xml:space="preserve">Motorik kasar terbentuk saat anak memiliki koordinasi dan keseimbangan hampir seorang dewasa. Motorik kasar adalah kemampuan </w:t>
      </w:r>
      <w:r w:rsidRPr="0029124A">
        <w:rPr>
          <w:rFonts w:ascii="Times New Roman" w:eastAsia="Times New Roman" w:hAnsi="Times New Roman" w:cs="Times New Roman"/>
          <w:sz w:val="24"/>
          <w:szCs w:val="24"/>
        </w:rPr>
        <w:t>yang</w:t>
      </w:r>
      <w:r w:rsidRPr="0029124A">
        <w:rPr>
          <w:rFonts w:asciiTheme="majorBidi" w:hAnsiTheme="majorBidi" w:cstheme="majorBidi"/>
          <w:sz w:val="24"/>
          <w:szCs w:val="24"/>
        </w:rPr>
        <w:t xml:space="preserve"> membutuhkan koordinasi sebagian besar tubuh anak. Untuk merangsang motorik kasar anak dapat dilakukan dengan melatih anak untuk meloncat, memanjat, berlari, berjinjit, berjalan dan sebagainya.</w:t>
      </w:r>
    </w:p>
    <w:p w14:paraId="084E4837" w14:textId="77777777" w:rsidR="00100824" w:rsidRPr="0029124A" w:rsidRDefault="00100824" w:rsidP="0010082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rPr>
      </w:pPr>
      <w:r w:rsidRPr="0029124A">
        <w:rPr>
          <w:rFonts w:asciiTheme="majorBidi" w:hAnsiTheme="majorBidi" w:cstheme="majorBidi"/>
          <w:sz w:val="24"/>
          <w:szCs w:val="24"/>
        </w:rPr>
        <w:t xml:space="preserve">Kelompok Bermain (KB) Nurul Azhar Aisyiyah merupakan lembaga pendidikan Anak Usia Dini yang terletak di kecamatan Sumber Malang Situbondo. Sumber Malang Situbondo merupakan kecamatan yang terletak di daerah pegunungan. peserta didik KB Nurul Azhar Aisyiyah berjumlah 36 peserta didik. Pada Penelitian ini, peneliti akan melakukan penlitian pada </w:t>
      </w:r>
      <w:r w:rsidRPr="0029124A">
        <w:rPr>
          <w:rFonts w:ascii="Times New Roman" w:eastAsia="Times New Roman" w:hAnsi="Times New Roman" w:cs="Times New Roman"/>
          <w:sz w:val="24"/>
          <w:szCs w:val="24"/>
        </w:rPr>
        <w:t xml:space="preserve">peserta didik usia 2-3 tahun di kelas A yang berjumlah 24 peserta didik, terdapat 14 anak laki-laki dan 10 anak perempuan (observasi peneliti di KB Nurul Azhar Aisyiyah, Senin, 18 Juli 2021 jam 08.30 WIB). </w:t>
      </w:r>
    </w:p>
    <w:p w14:paraId="3E351D6E" w14:textId="77777777" w:rsidR="00100824" w:rsidRPr="0029124A" w:rsidRDefault="00100824" w:rsidP="0010082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rPr>
      </w:pPr>
      <w:r w:rsidRPr="0029124A">
        <w:rPr>
          <w:rFonts w:ascii="Times New Roman" w:eastAsia="Times New Roman" w:hAnsi="Times New Roman" w:cs="Times New Roman"/>
          <w:sz w:val="24"/>
          <w:szCs w:val="24"/>
        </w:rPr>
        <w:lastRenderedPageBreak/>
        <w:t>Perkembangan motorik kasar anak didik di KB Nurul Azhar Aisyiyah khususnya kelas A berkembang secara tidak stabil. Dari jumlah 24 peserta didik yang ada, hanya ada 5 peserta didik yang berkembang sesuai harapan, dan terdapat 9 peserta didik yang mulai berkembang, serta ada 10 peserta didik yang belum berkembang (wawancara dengan Kepala KB Nurul Azhar Aisyiyah, pada hari Rabu, 19 Juli  2022 jam 10.30 WIB).</w:t>
      </w:r>
    </w:p>
    <w:p w14:paraId="16B6C853" w14:textId="77777777" w:rsidR="00100824" w:rsidRPr="0029124A" w:rsidRDefault="00100824" w:rsidP="0010082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heme="majorBidi" w:hAnsiTheme="majorBidi" w:cstheme="majorBidi"/>
          <w:sz w:val="24"/>
          <w:szCs w:val="24"/>
        </w:rPr>
      </w:pPr>
      <w:r w:rsidRPr="0029124A">
        <w:rPr>
          <w:rFonts w:ascii="Times New Roman" w:eastAsia="Times New Roman" w:hAnsi="Times New Roman" w:cs="Times New Roman"/>
          <w:sz w:val="24"/>
          <w:szCs w:val="24"/>
        </w:rPr>
        <w:t>Permainan yang digunakan pendidik</w:t>
      </w:r>
      <w:r w:rsidRPr="0029124A">
        <w:rPr>
          <w:rFonts w:asciiTheme="majorBidi" w:hAnsiTheme="majorBidi" w:cstheme="majorBidi"/>
          <w:sz w:val="24"/>
          <w:szCs w:val="24"/>
        </w:rPr>
        <w:t xml:space="preserve"> kurang bervariasi sehingga peserta didik kurang berantusias dan kurang bersemangat khususnya dalam mengembangkan motorik kasar. Selain itu juga guru kurang memanfaatkan alat-alat permainan yang ada di KB Nurul Azhar Aisyiyah (observasi peneliti di KB Nurul Azhar Aisyiyah, Senin, 18 Juli 2021 jam 09.30 WIB).</w:t>
      </w:r>
    </w:p>
    <w:p w14:paraId="7D2FD6F0" w14:textId="77777777" w:rsidR="00100824" w:rsidRPr="0029124A" w:rsidRDefault="00100824" w:rsidP="0010082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rPr>
      </w:pPr>
      <w:r w:rsidRPr="0029124A">
        <w:rPr>
          <w:rFonts w:asciiTheme="majorBidi" w:hAnsiTheme="majorBidi" w:cstheme="majorBidi"/>
          <w:sz w:val="24"/>
          <w:szCs w:val="24"/>
        </w:rPr>
        <w:t xml:space="preserve">Dalam rangka </w:t>
      </w:r>
      <w:r w:rsidRPr="0029124A">
        <w:rPr>
          <w:rFonts w:ascii="Times New Roman" w:eastAsia="Times New Roman" w:hAnsi="Times New Roman" w:cs="Times New Roman"/>
          <w:sz w:val="24"/>
          <w:szCs w:val="24"/>
        </w:rPr>
        <w:t xml:space="preserve">menumbuh kembangkan motoric kasar Peserta didik di KB Nurul Azhar Aisyiyah motorik kasarnya, dilakukan kegiatan pembelajaran yang dibimbing langsung oleh  pendidik diantaranya ialah senam yang dilakukan setiap hari jumat dan melaksanakan permainan outbound(Observasi peneliti di KB Nurul Azhar Aisyiyah, Senin, 18 Juli 2021 jam 10.00 WIB. </w:t>
      </w:r>
    </w:p>
    <w:p w14:paraId="2F55BDA2" w14:textId="77777777" w:rsidR="00100824" w:rsidRPr="0029124A" w:rsidRDefault="00100824" w:rsidP="0010082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rPr>
      </w:pPr>
      <w:r w:rsidRPr="0029124A">
        <w:rPr>
          <w:rFonts w:ascii="Times New Roman" w:eastAsia="Times New Roman" w:hAnsi="Times New Roman" w:cs="Times New Roman"/>
          <w:sz w:val="24"/>
          <w:szCs w:val="24"/>
        </w:rPr>
        <w:t xml:space="preserve">di KB Nurul Azhar Aisyiyah perkembangan motorik kasarnya masih mulai berkembang. Hal ini terlihat hanya sebagian anak yang mulai berkembang motorik kasarnya. peserta didik dan guru biasanya menggunakan metode senam rutin pada hari Jum’at dan permainan yang dilakukan outbound (wawancara dengan Ibu Soni Guru Kelas KB Nurul Azhar Aisyiyah, pada hari Rabu, 20 Juli  2022 jam 10.30 WIB). </w:t>
      </w:r>
    </w:p>
    <w:p w14:paraId="0758C0DA" w14:textId="77777777" w:rsidR="00100824" w:rsidRPr="0029124A" w:rsidRDefault="00100824" w:rsidP="0010082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rPr>
      </w:pPr>
      <w:r w:rsidRPr="0029124A">
        <w:rPr>
          <w:rFonts w:ascii="Times New Roman" w:eastAsia="Times New Roman" w:hAnsi="Times New Roman" w:cs="Times New Roman"/>
          <w:sz w:val="24"/>
          <w:szCs w:val="24"/>
        </w:rPr>
        <w:t>Dalam menerapkan metode ini guru kelasnya mengalami beberapa kendala salah satunya masih terdapat sebagian anak yang kurang bersemangat dan kurang fokus. Di KB Nurul Azhar Aisyiyah sudah melakukan pembelajaran motorik kasar dengan menggunakan permainan outbound  yang dilakukan seminggu sekali atau dua mingggu sekali pada hari jum’at atau selasa. (wawancara dengan Ibu Soni Guru Kelas KB Nurul Azhar Aisyiyah, Rabu, 20 Juli  2022 jam 10.30 WIB)</w:t>
      </w:r>
    </w:p>
    <w:p w14:paraId="430CC6C0" w14:textId="07AB21F8" w:rsidR="00100824" w:rsidRPr="0029124A" w:rsidRDefault="00100824" w:rsidP="0010082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heme="majorBidi" w:hAnsiTheme="majorBidi" w:cstheme="majorBidi"/>
          <w:sz w:val="24"/>
          <w:szCs w:val="24"/>
        </w:rPr>
      </w:pPr>
      <w:r w:rsidRPr="0029124A">
        <w:rPr>
          <w:rFonts w:ascii="Times New Roman" w:eastAsia="Times New Roman" w:hAnsi="Times New Roman" w:cs="Times New Roman"/>
          <w:sz w:val="24"/>
          <w:szCs w:val="24"/>
        </w:rPr>
        <w:t xml:space="preserve">Berdasarkan permasalahan yang didapat di </w:t>
      </w:r>
      <w:bookmarkStart w:id="0" w:name="_Hlk116425821"/>
      <w:r w:rsidRPr="0029124A">
        <w:rPr>
          <w:rFonts w:ascii="Times New Roman" w:eastAsia="Times New Roman" w:hAnsi="Times New Roman" w:cs="Times New Roman"/>
          <w:sz w:val="24"/>
          <w:szCs w:val="24"/>
        </w:rPr>
        <w:t>KB Nurul Azhar Aisyiyah</w:t>
      </w:r>
      <w:bookmarkEnd w:id="0"/>
      <w:r w:rsidRPr="0029124A">
        <w:rPr>
          <w:rFonts w:ascii="Times New Roman" w:eastAsia="Times New Roman" w:hAnsi="Times New Roman" w:cs="Times New Roman"/>
          <w:sz w:val="24"/>
          <w:szCs w:val="24"/>
        </w:rPr>
        <w:t>, maka alternatihf untuk meningkatkan pengembangan motoric anak usia dini dengan menerapkan kegiatan permainan yang mendidik. Bermain atau permainan adalah suatu aktivitas terkait dengan keseluruhan anak, bukan hanya sebagian, namun melalui permainan anak akan terdorong keterampilan yang mengarahkan pada perkembangan kognitif anak, perkembangan bahasa anak</w:t>
      </w:r>
      <w:r w:rsidRPr="0029124A">
        <w:rPr>
          <w:rFonts w:asciiTheme="majorBidi" w:hAnsiTheme="majorBidi" w:cstheme="majorBidi"/>
          <w:sz w:val="24"/>
          <w:szCs w:val="24"/>
        </w:rPr>
        <w:t>, perkembangan psikomotorik dan perkembangan fisik. Farida berpendapat bahwa dengan anak bermain seluruh tahapan anakdapat berkembang dengan baik dan perkembangan itu dapat terlihat ketika anak menginjak masa remaja</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DOI":"10.31102/wacanadidaktika.v5i02.63","ISSN":"2337-9820","abstract":"Tujuan penelitian ini adalah untuk menjelaskan (1) perencanaan pembelajaran di TK  A Nurur Ra’uf Tlagah pamekasan, (2) pelaksanaan pembelajaran, dan (3) Penilaian pembelajarannya. Jenis penelitian yang digunakan adalah penelitian kualitatif. Penelitian dilaksanakan di TK A Nurur Ra’uf  Tlagah pamekasan. Desain penelitian ini adalah etnografi . Sumber data dalam penelitian ini adalah informan yang terdiri atas pengelola, pendidik, dan siswa di TK A Nurur Ra’uf. Sumber data juga diperoleh dari data-data prota, promes, (RPPM) dan (RPPH) yang diperoleh dari lembaga TK  ketika peneliti melakukan wawancara dan observasi di lapangan. Teknik pengumpulan data dalam penelitian ini adalah wawancara, observasi, dan dokumentasi. Analisis data dalam penelitian ini menggunakan model analisis interaktif, yaitu pengumpulan data, reduksi data, penyajian data, dan penarikan simpulan. Validitas data dalam penelitian ini menggunakan teknik validitas internal dan trianggulasi. Hasil penelitian ini adalah (1) Silabus pembelajaran PAUD dituangkan dalam bentuk perencanaan semester, perencanaan mingguan dan perencanaan harian/pertemuan. Perencanaan itu dilakukan dengan memperhatikan tingkat perkembangan, kebutuhan, minat dan karakteristik anak didik, dan aspek-aspek perkembangan meliputi nilai-nilai agama dan moral, motorik, kognitif, bahasa dan sosial-emosional. (2) P elaksanaan pembelajaran di TK A Nurur Ra’uf  dimulai dengan (a) happy morning, (b) kegiatan pembiasaan, (c) transisi, (d) pijakan lingkungan, (e) pijakan sebelum main, (f) pijakan selama main, (g) pijakan setelah main, (h) pengenalan salat, dan (i) penutup. Pelaksanaan pembelajaran menggunakan metode bermain sambil belajar melalui pembelajaran kelas sentra dengan pendekatan Beyond Center and Circle Time (BCCT), dan metode tanya jawab, cerita, bermain peran atau praktik langsung lapangan. Kegiatan dilakukan dalam suasana bermain yang nyaman, aman, bersih, dan sehat. (3) Penilaian pembelajaran di TK A Nurur Ra’uf  dilakukan dengan observasi setiap saat tidak selama KBM berlangsung sampai selesai pembelajaran. melalui pengamatan, pencatatan anekdot, dan portofolio.","author":[{"dropping-particle":"","family":"Farida","given":"Siti","non-dropping-particle":"","parse-names":false,"suffix":""}],"container-title":"Wacana Didaktika","id":"ITEM-1","issue":"02","issued":{"date-parts":[["2017"]]},"page":"189","title":"Pengelolaan Pembelajaran Paud","type":"article-journal","volume":"5"},"uris":["http://www.mendeley.com/documents/?uuid=ed7d96e5-39d8-44df-bf42-56ee0a82166c"]}],"mendeley":{"formattedCitation":"(Farida, 2017)","manualFormatting":"(Farida 2017","plainTextFormattedCitation":"(Farida, 2017)","previouslyFormattedCitation":"(Farida, 2017)"},"properties":{"noteIndex":0},"schema":"https://github.com/citation-style-language/schema/raw/master/csl-citation.json"}</w:instrText>
      </w:r>
      <w:r w:rsidRPr="0029124A">
        <w:rPr>
          <w:rFonts w:asciiTheme="majorBidi" w:hAnsiTheme="majorBidi" w:cstheme="majorBidi"/>
          <w:sz w:val="24"/>
          <w:szCs w:val="24"/>
        </w:rPr>
        <w:fldChar w:fldCharType="separate"/>
      </w:r>
      <w:r w:rsidRPr="0029124A">
        <w:rPr>
          <w:rFonts w:asciiTheme="majorBidi" w:hAnsiTheme="majorBidi" w:cstheme="majorBidi"/>
          <w:noProof/>
          <w:sz w:val="24"/>
          <w:szCs w:val="24"/>
        </w:rPr>
        <w:t>(Farida 2017</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 xml:space="preserve">; </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abstract":"nelitian ini bertujuan mengetahui bentuk internalisasi nilai-nilai pendidikan karakter anak usia dini melalui pembiasaan dan keteladanan. Pendidikan karakter bagi anak usia dini dimaksudkan untuk menanamkan nilai-nilai kebaikan sebagai dasar untuk pengembangan pribadi selanjutnya. Pendidikan karakter bagi anak usia dini adalah membentuk mental dan karakter bangsa di masa yang akan datang. Rendahnya kesadaran dan kompetensi tenaga pengajar anak usia dini terhadap pendidikan karakter menjadi permasalahan yang harus diselesaikan dalam kaitannya membentuk karakter bangsa di masa depan. Implementasi Pendidikan karakter pada anak usia dini khususnya taman kanak-kanak dimulai dengan penyusunan silabus/ RPPH yang mencakup implementasi pendidikan karakter terhadap anak usia dini. Penelitian ini mengidentifikasi implementasi nilai-nilai pendidikan karakter, dengan menggunakan siklus tahapan R&amp;D dari Borg dan Gall. Model akan diuji secara teoritik maupun secara empirik di lapangan melalui penelitian pendahuluan, pendalaman penanaman nilai-nilai pendidikan karakter dan implementasinya melalui keteladanan dan pembiasaan. Hasil penelitian menunjukkan bahwa proses implementasi pendidikan karakter di lembaga PAUD se-Kecamatan Ngemplak dapat dilihat dari penekanan 4 karakter dalam proses pembelajaran. Empat karakter dalam pendidikan karakter meliputi karakter: religius, jujur, toleransi, dan disiplin. Setiap indikator pendidikan karakter ditunjukkan dengan strategi maupun metode pembelajaran yang mencerminkan nilai nilai setiap karakter. Metode pembelajaran yang dimaksud dapat berupa wujud penugasan maupun praktik pembelajaran serta pembiasaan sehingga nilai-nilai pendidikan karakter dapat terimplementasikan.","author":[{"dropping-particle":"","family":"Farhurohman","given":"Oman","non-dropping-particle":"","parse-names":false,"suffix":""}],"container-title":"Jurnal Fakultas Ilmu Pendidikan, Universitas Negeri Yogyakarta","id":"ITEM-1","issue":"1","issued":{"date-parts":[["2017"]]},"page":"27-36","title":"Hakikat Bermain dan Permainan Anak Usia Dini di Pendidikan Anak Usia Dini (PAUD)","type":"article-journal","volume":"2"},"uris":["http://www.mendeley.com/documents/?uuid=74b959c6-f57a-4a9e-a40a-5f672bc43060"]}],"mendeley":{"formattedCitation":"(Farhurohman, 2017)","manualFormatting":"Farhurohman 2017)","plainTextFormattedCitation":"(Farhurohman, 2017)","previouslyFormattedCitation":"(Farhurohman, 2017)"},"properties":{"noteIndex":0},"schema":"https://github.com/citation-style-language/schema/raw/master/csl-citation.json"}</w:instrText>
      </w:r>
      <w:r w:rsidRPr="0029124A">
        <w:rPr>
          <w:rFonts w:asciiTheme="majorBidi" w:hAnsiTheme="majorBidi" w:cstheme="majorBidi"/>
          <w:sz w:val="24"/>
          <w:szCs w:val="24"/>
        </w:rPr>
        <w:fldChar w:fldCharType="separate"/>
      </w:r>
      <w:r w:rsidRPr="0029124A">
        <w:rPr>
          <w:rFonts w:asciiTheme="majorBidi" w:hAnsiTheme="majorBidi" w:cstheme="majorBidi"/>
          <w:noProof/>
          <w:sz w:val="24"/>
          <w:szCs w:val="24"/>
        </w:rPr>
        <w:t>Farhurohman 2017)</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w:t>
      </w:r>
    </w:p>
    <w:p w14:paraId="5C317C34" w14:textId="4C3F896D" w:rsidR="00100824" w:rsidRPr="0029124A" w:rsidRDefault="00100824" w:rsidP="0010082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heme="majorBidi" w:hAnsiTheme="majorBidi" w:cstheme="majorBidi"/>
          <w:sz w:val="24"/>
          <w:szCs w:val="24"/>
        </w:rPr>
      </w:pPr>
      <w:r w:rsidRPr="0029124A">
        <w:rPr>
          <w:rFonts w:asciiTheme="majorBidi" w:hAnsiTheme="majorBidi" w:cstheme="majorBidi"/>
          <w:sz w:val="24"/>
          <w:szCs w:val="24"/>
        </w:rPr>
        <w:t>Setiap individu mempunyai hak untuk bermain, dengan kata lain bermain adalah kegiatan utama bagia anak. Karena dengan bermain anak mendapat suatu pengetahuan dan pengalaman untuk membantu perkembangan anak agar anak mampu menyiapkan diri untuk kehidupannya dimasa yang akan mendatang. Salah satu manfaat yang diharapkan dari kegiatan bermain pada anak adalah untuk mengembangkan motorik kasar secara optimal</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abstract":"Bermain merupakan aktivitas keseharian anak usia dini yang sifatnya menyenangkan, menggembirakan, dan menimbulkan kenikmatan. Bermain bagi anak berfungsi untuk membantunya mencapai perkembangan yang utuh, baik fisik maupun mental. Melalui bermain anak memperoleh kesempatan dan pengalaman yang dapat merangsang proses perkembangannya dari aspek: nilai agama dan moral, kognitif, fisik-motorik, bahasa, sosial dan emosional, serta seni dan kreativitas. Tahapan proses bermain yang dilakukan anak usia dini dimulai dari hanya mengamati sampai mampu melakukan aktivitas permainan secara berkelompok melalui aturan tertentu. Agar suatu kegiatan bermain dapat memiliki fungsi dan kebermanfaatan bagi perkembangan anak, hendaknya kegiatan bermain harus mememuhi persyaratan: waktu yang cukup, peralatan yang memadai, teman bermain, tempat serta memiliki aturan bermain. Bentuk dan jenis permainan pada anak usia dini dapat berupa bermain pasif dan aktif serta bermain bebas dan bermain terpimpin","author":[{"dropping-particle":"","family":"Elfiadi","given":"","non-dropping-particle":"","parse-names":false,"suffix":""}],"container-title":"ITQAN: Jurnal Ilmu-Ilmu Kependidikan","id":"ITEM-1","issue":"1","issued":{"date-parts":[["2016"]]},"page":"51-60","title":"Bermain Dan Permainan Bagi Anak Usia Dini","type":"article-journal","volume":"VII"},"uris":["http://www.mendeley.com/documents/?uuid=69700493-0b0f-478f-9f21-d0dcf719ac57"]}],"mendeley":{"formattedCitation":"(Elfiadi, 2016)","plainTextFormattedCitation":"(Elfiadi, 2016)","previouslyFormattedCitation":"(Elfiadi, 2016)"},"properties":{"noteIndex":0},"schema":"https://github.com/citation-style-language/schema/raw/master/csl-citation.json"}</w:instrText>
      </w:r>
      <w:r w:rsidRPr="0029124A">
        <w:rPr>
          <w:rFonts w:asciiTheme="majorBidi" w:hAnsiTheme="majorBidi" w:cstheme="majorBidi"/>
          <w:sz w:val="24"/>
          <w:szCs w:val="24"/>
        </w:rPr>
        <w:fldChar w:fldCharType="separate"/>
      </w:r>
      <w:r w:rsidR="00121F12" w:rsidRPr="0029124A">
        <w:rPr>
          <w:rFonts w:asciiTheme="majorBidi" w:hAnsiTheme="majorBidi" w:cstheme="majorBidi"/>
          <w:noProof/>
          <w:sz w:val="24"/>
          <w:szCs w:val="24"/>
        </w:rPr>
        <w:t>(Elfiadi, 2016)</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 xml:space="preserve">. </w:t>
      </w:r>
      <w:r w:rsidRPr="0029124A">
        <w:rPr>
          <w:rFonts w:ascii="Times New Roman" w:eastAsia="Times New Roman" w:hAnsi="Times New Roman" w:cs="Times New Roman"/>
          <w:sz w:val="24"/>
          <w:szCs w:val="24"/>
        </w:rPr>
        <w:t>Berdasarkan</w:t>
      </w:r>
      <w:r w:rsidRPr="0029124A">
        <w:rPr>
          <w:rFonts w:asciiTheme="majorBidi" w:hAnsiTheme="majorBidi" w:cstheme="majorBidi"/>
          <w:sz w:val="24"/>
          <w:szCs w:val="24"/>
        </w:rPr>
        <w:t xml:space="preserve"> jenisnya bermain dapat dibedakan menjadi bermain sensori, bermain simbolik, dan bermain pembangunan. </w:t>
      </w:r>
    </w:p>
    <w:p w14:paraId="7176C987" w14:textId="60A650F8" w:rsidR="00100824" w:rsidRPr="0029124A" w:rsidRDefault="00100824" w:rsidP="0010082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heme="majorBidi" w:hAnsiTheme="majorBidi" w:cstheme="majorBidi"/>
          <w:sz w:val="24"/>
          <w:szCs w:val="24"/>
        </w:rPr>
      </w:pPr>
      <w:r w:rsidRPr="0029124A">
        <w:rPr>
          <w:rFonts w:asciiTheme="majorBidi" w:hAnsiTheme="majorBidi" w:cstheme="majorBidi"/>
          <w:sz w:val="24"/>
          <w:szCs w:val="24"/>
        </w:rPr>
        <w:t>Kegiatan bermain untuk anak usia dini dapat dilakukan dimana saja, baik didalam ruangan (indoor) maupun diluar ruangan (</w:t>
      </w:r>
      <w:r w:rsidRPr="0029124A">
        <w:rPr>
          <w:rFonts w:asciiTheme="majorBidi" w:hAnsiTheme="majorBidi" w:cstheme="majorBidi"/>
          <w:i/>
          <w:iCs/>
          <w:sz w:val="24"/>
          <w:szCs w:val="24"/>
        </w:rPr>
        <w:t>outdoor</w:t>
      </w:r>
      <w:r w:rsidRPr="0029124A">
        <w:rPr>
          <w:rFonts w:asciiTheme="majorBidi" w:hAnsiTheme="majorBidi" w:cstheme="majorBidi"/>
          <w:sz w:val="24"/>
          <w:szCs w:val="24"/>
        </w:rPr>
        <w:t xml:space="preserve">). Adapun pembelajaran yang mendukung bermain diluar ruangan yaitu melalui permainan </w:t>
      </w:r>
      <w:r w:rsidRPr="0029124A">
        <w:rPr>
          <w:rFonts w:asciiTheme="majorBidi" w:hAnsiTheme="majorBidi" w:cstheme="majorBidi"/>
          <w:i/>
          <w:iCs/>
          <w:sz w:val="24"/>
          <w:szCs w:val="24"/>
        </w:rPr>
        <w:t>outbound</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author":[{"dropping-particle":"","family":"Febrianti, Ayu","given":"Kiki","non-dropping-particle":"","parse-names":false,"suffix":""}],"id":"ITEM-1","issued":{"date-parts":[["2017"]]},"publisher":"FKIP Universitas Muhammadiyah Surakarta","publisher-place":"Surakarta","title":"Pengaruh Kegiatan Outbound terhadap Kemampuan Motorik Kasar pada Anak Kelompok B di TK 02 Ngemplak Karangpan dan Karanganyar Tahun Ajaran 2016/2017","type":"book"},"uris":["http://www.mendeley.com/documents/?uuid=5bac729d-6b3a-4e20-b70b-4e25c0bed61a"]}],"mendeley":{"formattedCitation":"(Febrianti, Ayu, 2017)","manualFormatting":"(Febrianti, Ayu 2017","plainTextFormattedCitation":"(Febrianti, Ayu, 2017)","previouslyFormattedCitation":"(Febrianti, Ayu, 2017)"},"properties":{"noteIndex":0},"schema":"https://github.com/citation-style-language/schema/raw/master/csl-citation.json"}</w:instrText>
      </w:r>
      <w:r w:rsidRPr="0029124A">
        <w:rPr>
          <w:rFonts w:asciiTheme="majorBidi" w:hAnsiTheme="majorBidi" w:cstheme="majorBidi"/>
          <w:sz w:val="24"/>
          <w:szCs w:val="24"/>
        </w:rPr>
        <w:fldChar w:fldCharType="separate"/>
      </w:r>
      <w:r w:rsidRPr="0029124A">
        <w:rPr>
          <w:rFonts w:asciiTheme="majorBidi" w:hAnsiTheme="majorBidi" w:cstheme="majorBidi"/>
          <w:noProof/>
          <w:sz w:val="24"/>
          <w:szCs w:val="24"/>
        </w:rPr>
        <w:t>(Febrianti, Ayu 2017</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 xml:space="preserve">; </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abstract":"Tujuan penelitian ini adalah untuk memperkaya pengetahuan dan pengalaman tentang kegiatan fun outbond dalam menstimulasi motorik kasar anak usia 5-6 tahun di Sekolah Kebun …","author":[{"dropping-particle":"","family":"Supeni","given":"E","non-dropping-particle":"","parse-names":false,"suffix":""},{"dropping-particle":"","family":"Syaikhu","given":"A","non-dropping-particle":"","parse-names":false,"suffix":""},{"dropping-particle":"","family":"...","given":"","non-dropping-particle":"","parse-names":false,"suffix":""}],"container-title":"Prosiding Seminar Nasional Pendidikan STKIP Kusuma Negara II","id":"ITEM-1","issued":{"date-parts":[["2020"]]},"page":"136-141","title":"Peran Fun Outbond dalam Menstimulasi Motorik Kasar Anak Usia Dini","type":"article-journal"},"uris":["http://www.mendeley.com/documents/?uuid=429bae43-94f7-4150-bbcc-9789cda4df0e"]}],"mendeley":{"formattedCitation":"(Supeni et al., 2020)","manualFormatting":"Supeni, Syaikhu, and ... 2020)","plainTextFormattedCitation":"(Supeni et al., 2020)","previouslyFormattedCitation":"(Supeni et al., 2020)"},"properties":{"noteIndex":0},"schema":"https://github.com/citation-style-language/schema/raw/master/csl-citation.json"}</w:instrText>
      </w:r>
      <w:r w:rsidRPr="0029124A">
        <w:rPr>
          <w:rFonts w:asciiTheme="majorBidi" w:hAnsiTheme="majorBidi" w:cstheme="majorBidi"/>
          <w:sz w:val="24"/>
          <w:szCs w:val="24"/>
        </w:rPr>
        <w:fldChar w:fldCharType="separate"/>
      </w:r>
      <w:r w:rsidRPr="0029124A">
        <w:rPr>
          <w:rFonts w:asciiTheme="majorBidi" w:hAnsiTheme="majorBidi" w:cstheme="majorBidi"/>
          <w:noProof/>
          <w:sz w:val="24"/>
          <w:szCs w:val="24"/>
        </w:rPr>
        <w:t>Supeni, Syaikhu, and ... 2020)</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 xml:space="preserve">. Menurut John W Santrock permainan (play) adalah suatu kegiatan yang </w:t>
      </w:r>
      <w:r w:rsidRPr="0029124A">
        <w:rPr>
          <w:rFonts w:ascii="Times New Roman" w:eastAsia="Times New Roman" w:hAnsi="Times New Roman" w:cs="Times New Roman"/>
          <w:sz w:val="24"/>
          <w:szCs w:val="24"/>
        </w:rPr>
        <w:t>menyenangkan</w:t>
      </w:r>
      <w:r w:rsidRPr="0029124A">
        <w:rPr>
          <w:rFonts w:asciiTheme="majorBidi" w:hAnsiTheme="majorBidi" w:cstheme="majorBidi"/>
          <w:sz w:val="24"/>
          <w:szCs w:val="24"/>
        </w:rPr>
        <w:t xml:space="preserve"> yang dilaksanakan untuk kepentingan kegiatan itu sendiri. Serta malalui permainan anak mendapat kegembiraan dari apa yang telah dilakukan anak itu sendiri. </w:t>
      </w:r>
    </w:p>
    <w:p w14:paraId="751E3CCC" w14:textId="40F6CA92" w:rsidR="00100824" w:rsidRPr="0029124A" w:rsidRDefault="00100824" w:rsidP="0010082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heme="majorBidi" w:hAnsiTheme="majorBidi" w:cstheme="majorBidi"/>
          <w:sz w:val="24"/>
          <w:szCs w:val="24"/>
        </w:rPr>
      </w:pPr>
      <w:r w:rsidRPr="0029124A">
        <w:rPr>
          <w:rFonts w:asciiTheme="majorBidi" w:hAnsiTheme="majorBidi" w:cstheme="majorBidi"/>
          <w:sz w:val="24"/>
          <w:szCs w:val="24"/>
        </w:rPr>
        <w:t xml:space="preserve">Sedangkan </w:t>
      </w:r>
      <w:r w:rsidRPr="0029124A">
        <w:rPr>
          <w:rFonts w:asciiTheme="majorBidi" w:hAnsiTheme="majorBidi" w:cstheme="majorBidi"/>
          <w:i/>
          <w:iCs/>
          <w:sz w:val="24"/>
          <w:szCs w:val="24"/>
        </w:rPr>
        <w:t>Outbound</w:t>
      </w:r>
      <w:r w:rsidRPr="0029124A">
        <w:rPr>
          <w:rFonts w:asciiTheme="majorBidi" w:hAnsiTheme="majorBidi" w:cstheme="majorBidi"/>
          <w:sz w:val="24"/>
          <w:szCs w:val="24"/>
        </w:rPr>
        <w:t xml:space="preserve"> adalah kegiatan luar ruangan, kegiatannya lebih banyak bermain. Outbound adalah kegiatan pelatihan sekaligus rekreasi yang dilakukan dilapangan atau dialam terbuka yang terdiri dari berbagai permainan (</w:t>
      </w:r>
      <w:r w:rsidRPr="0029124A">
        <w:rPr>
          <w:rFonts w:asciiTheme="majorBidi" w:hAnsiTheme="majorBidi" w:cstheme="majorBidi"/>
          <w:i/>
          <w:iCs/>
          <w:sz w:val="24"/>
          <w:szCs w:val="24"/>
        </w:rPr>
        <w:t>games</w:t>
      </w:r>
      <w:r w:rsidRPr="0029124A">
        <w:rPr>
          <w:rFonts w:asciiTheme="majorBidi" w:hAnsiTheme="majorBidi" w:cstheme="majorBidi"/>
          <w:sz w:val="24"/>
          <w:szCs w:val="24"/>
        </w:rPr>
        <w:t>) dan tantangan (</w:t>
      </w:r>
      <w:r w:rsidRPr="0029124A">
        <w:rPr>
          <w:rFonts w:asciiTheme="majorBidi" w:hAnsiTheme="majorBidi" w:cstheme="majorBidi"/>
          <w:i/>
          <w:iCs/>
          <w:sz w:val="24"/>
          <w:szCs w:val="24"/>
        </w:rPr>
        <w:t>challenge</w:t>
      </w:r>
      <w:r w:rsidRPr="0029124A">
        <w:rPr>
          <w:rFonts w:asciiTheme="majorBidi" w:hAnsiTheme="majorBidi" w:cstheme="majorBidi"/>
          <w:sz w:val="24"/>
          <w:szCs w:val="24"/>
        </w:rPr>
        <w:t>), serta dari masing-masing permainan mempunyai tujuan-tujuan tertentu</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DOI":"https://doi.org/10.29313/jrpgp.vi.713","author":[{"dropping-particle":"","family":"Fadila","given":"Annisa","non-dropping-particle":"","parse-names":false,"suffix":""}],"container-title":"Jurnal Riset pendidikan Guru PAUD","id":"ITEM-1","issue":"1","issued":{"date-parts":[["2022"]]},"page":"20-27","title":"Implementasi Permainan Mini Outbound dalam Mengembangkan Motorik Kasar Anak Kelompok A","type":"article-journal","volume":"2"},"uris":["http://www.mendeley.com/documents/?uuid=32ef7cda-937a-4340-8836-c03a874d48df"]}],"mendeley":{"formattedCitation":"(Fadila, 2022)","manualFormatting":"(Fadila 2022","plainTextFormattedCitation":"(Fadila, 2022)","previouslyFormattedCitation":"(Fadila, 2022)"},"properties":{"noteIndex":0},"schema":"https://github.com/citation-style-language/schema/raw/master/csl-citation.json"}</w:instrText>
      </w:r>
      <w:r w:rsidRPr="0029124A">
        <w:rPr>
          <w:rFonts w:asciiTheme="majorBidi" w:hAnsiTheme="majorBidi" w:cstheme="majorBidi"/>
          <w:sz w:val="24"/>
          <w:szCs w:val="24"/>
        </w:rPr>
        <w:fldChar w:fldCharType="separate"/>
      </w:r>
      <w:r w:rsidRPr="0029124A">
        <w:rPr>
          <w:rFonts w:asciiTheme="majorBidi" w:hAnsiTheme="majorBidi" w:cstheme="majorBidi"/>
          <w:noProof/>
          <w:sz w:val="24"/>
          <w:szCs w:val="24"/>
        </w:rPr>
        <w:t>(Fadila 2022</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 xml:space="preserve">; </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DOI":"10.33222/juara.v5i1.781","ISSN":"2443-1117","abstract":"This study aims to determine the development of gross motor skills of elementary school students through outbound game activities. The research method used was one group pretest-posttest design to find out the motor development of students. Twenty Elementary School students at Tasikmalaya Laboratory in grade 1 were involved in this study. Data collection instruments used were structured observation, field notes, and documentation regarding students' gross motor skills. The results show the highest percentage increase in gross motor skills of students by 41% in the aspect of flexibility and the lowest increase in the aspect of children's ability to throw a ball with a percentage increase in 33%. The conclusion of this study is that outbound activities implemented in the learning process can improve students' gross motor skills.","author":[{"dropping-particle":"","family":"Nur","given":"Lutfi","non-dropping-particle":"","parse-names":false,"suffix":""},{"dropping-particle":"","family":"Giyartini","given":"Rosarina","non-dropping-particle":"","parse-names":false,"suffix":""},{"dropping-particle":"","family":"Sumardi","given":"Sumardi","non-dropping-particle":"","parse-names":false,"suffix":""}],"container-title":"JUARA : Jurnal Olahraga","id":"ITEM-1","issue":"1","issued":{"date-parts":[["2020"]]},"page":"93-99","title":"Gross Motor Skills: Outbound Activities in Elementary Students","type":"article-journal","volume":"5"},"uris":["http://www.mendeley.com/documents/?uuid=ea659ad5-d948-468d-80cf-95df147d340e"]}],"mendeley":{"formattedCitation":"(Nur et al., 2020)","manualFormatting":"Nur, Giyartini, and Sumardi 2020","plainTextFormattedCitation":"(Nur et al., 2020)","previouslyFormattedCitation":"(Nur et al., 2020)"},"properties":{"noteIndex":0},"schema":"https://github.com/citation-style-language/schema/raw/master/csl-citation.json"}</w:instrText>
      </w:r>
      <w:r w:rsidRPr="0029124A">
        <w:rPr>
          <w:rFonts w:asciiTheme="majorBidi" w:hAnsiTheme="majorBidi" w:cstheme="majorBidi"/>
          <w:sz w:val="24"/>
          <w:szCs w:val="24"/>
        </w:rPr>
        <w:fldChar w:fldCharType="separate"/>
      </w:r>
      <w:r w:rsidRPr="0029124A">
        <w:rPr>
          <w:rFonts w:asciiTheme="majorBidi" w:hAnsiTheme="majorBidi" w:cstheme="majorBidi"/>
          <w:noProof/>
          <w:sz w:val="24"/>
          <w:szCs w:val="24"/>
        </w:rPr>
        <w:t>Nur, Giyartini, and Sumardi 2020</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 xml:space="preserve">; </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DOI":"10.31000/ceria.v8i1.1171","ISSN":"2301-9905","abstract":"Tujuan dari penelitian ini adalah untuk meningkatkan kemampuan motorik kasar melalui kegiatan outbond pada anak usia 5-6 tahun di TK Friends School, Kec. Pinang Tangerang. Metode yang digunakan dalam penelitian ini adalah penelitian tindakan kelas (PTK) melalui tiga siklus pembelajaran. Desain penelitian yang digunakan dalam penelitian tindakan kelas ini adalah model dari Kemmis dan Taggart berupa suatu siklus spiral. Siklus disini adalah suatu putaran kegiatan yang meliputi tahap-tahap rancangan pada setiap putarannya, yaitu perencanaan (planning), tindakan (acting), pengamatan (observing), dan refleksi (reflecting). Berdasarkan hasil penelitian berkenaan dengan upaya meningkatkan kemampuan motorik kasar melalui kegiatan outbond pada anak usia 5-6 tahun di TK Friends School, Kec. Pinang Tangerang, maka dapat diambil beberapa kesimpulan bahwa peningkatan motorik kasar anak melalui kegiatan outbond dapat dikatakan baik. Hal ini ditunjukkan pada setiap indikator penilaian yang mengalami peningkatan. Rata-rata peningkatan dari prasiklus 29% ke siklus I sebesar 50%, siklus II sebesar 74% dan siklus III mengalami peningkatan sebesar 89%. Peningkatan motorik kasar anak melalui kegitan kegiatan outbond ini menunjukan keterampilan guru dalam aktivitas pembelajaran tergolong dalam kategori berkembang sangat baik, ini terbukti dengan tercapainya indikator pembelajaran yang diharapkan.","author":[{"dropping-particle":"","family":"Pahrunisa","given":"Tia","non-dropping-particle":"","parse-names":false,"suffix":""},{"dropping-particle":"","family":"Nurjaman","given":"Iman","non-dropping-particle":"","parse-names":false,"suffix":""}],"container-title":"Ceria: Jurnal Program Studi Pendidikan Anak Usia Dini","id":"ITEM-1","issue":"1","issued":{"date-parts":[["2019"]]},"page":"12","title":"Upaya Meningkatkan Kemampuan Motorik Kasar Melalui Kegiatan Outbond Pada Anak Usia 5-6 Tahun Di Tk Friends School, Kecamatan Pinang, Tangerang","type":"article-journal","volume":"7"},"uris":["http://www.mendeley.com/documents/?uuid=451987cd-ca8f-44c9-bba9-8a461f5a9dae"]}],"mendeley":{"formattedCitation":"(Pahrunisa &amp; Nurjaman, 2019)","manualFormatting":"Pahrunisa and Nurjaman 2019","plainTextFormattedCitation":"(Pahrunisa &amp; Nurjaman, 2019)","previouslyFormattedCitation":"(Pahrunisa &amp; Nurjaman, 2019)"},"properties":{"noteIndex":0},"schema":"https://github.com/citation-style-language/schema/raw/master/csl-citation.json"}</w:instrText>
      </w:r>
      <w:r w:rsidRPr="0029124A">
        <w:rPr>
          <w:rFonts w:asciiTheme="majorBidi" w:hAnsiTheme="majorBidi" w:cstheme="majorBidi"/>
          <w:sz w:val="24"/>
          <w:szCs w:val="24"/>
        </w:rPr>
        <w:fldChar w:fldCharType="separate"/>
      </w:r>
      <w:r w:rsidRPr="0029124A">
        <w:rPr>
          <w:rFonts w:asciiTheme="majorBidi" w:hAnsiTheme="majorBidi" w:cstheme="majorBidi"/>
          <w:noProof/>
          <w:sz w:val="24"/>
          <w:szCs w:val="24"/>
        </w:rPr>
        <w:t>Pahrunisa and Nurjaman 2019</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 xml:space="preserve">; </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DOI":"10.21070/pedagogia.v1i2.40","ISSN":"2089-3833","abstract":"Anak usia dini adalah sosok individu yang sedang menjalanisuatu proses perkembangan dengan sangat pesat dan sangat fundamental bagi kehidupan selanjutnya. Maka pembelajaran yang diberikan kepada anak usia dini bukan berorientasi pada sisi akademis saja melainkan menitikberatkan kepada peletakan dasar ke arah pertumbuhan dan perkembangan fisik, bahasa, intelektual, sosial-emosi serta seluruh kecerdasan. Oleh karena itu, salah satu model pembelajaran alternatif yang dapat diterapkan pada anak usia dini adalah pendidikan luar ruang (outbound education). Outbound merupakan suatu program pembelajaran di alam terbuka yang berdasarkan pada prinsip experiential learning (belajar melalui pengalaman langsung) yang disajikan dalam bentuk permainan, simulasi, diskusi dan petualangan sebagai media penyampaian materi.","author":[{"dropping-particle":"","family":"Rocmah","given":"Luluk Iffatur","non-dropping-particle":"","parse-names":false,"suffix":""}],"container-title":"Pedagogia : Jurnal Pendidikan","id":"ITEM-1","issue":"2","issued":{"date-parts":[["2012"]]},"page":"173-188","title":"Model Pembelajaran Outbound Untuk Anak Usia Dini","type":"article-journal","volume":"1"},"uris":["http://www.mendeley.com/documents/?uuid=ba5ca845-1086-4fe5-8eaf-ea23adef7fc6"]}],"mendeley":{"formattedCitation":"(Rocmah, 2012)","manualFormatting":"Rocmah 2012)","plainTextFormattedCitation":"(Rocmah, 2012)","previouslyFormattedCitation":"(Rocmah, 2012)"},"properties":{"noteIndex":0},"schema":"https://github.com/citation-style-language/schema/raw/master/csl-citation.json"}</w:instrText>
      </w:r>
      <w:r w:rsidRPr="0029124A">
        <w:rPr>
          <w:rFonts w:asciiTheme="majorBidi" w:hAnsiTheme="majorBidi" w:cstheme="majorBidi"/>
          <w:sz w:val="24"/>
          <w:szCs w:val="24"/>
        </w:rPr>
        <w:fldChar w:fldCharType="separate"/>
      </w:r>
      <w:r w:rsidRPr="0029124A">
        <w:rPr>
          <w:rFonts w:asciiTheme="majorBidi" w:hAnsiTheme="majorBidi" w:cstheme="majorBidi"/>
          <w:noProof/>
          <w:sz w:val="24"/>
          <w:szCs w:val="24"/>
        </w:rPr>
        <w:t>Rocmah 2012)</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 xml:space="preserve">. Outbound merupakan metode pengembangan diri </w:t>
      </w:r>
      <w:r w:rsidRPr="0029124A">
        <w:rPr>
          <w:rFonts w:asciiTheme="majorBidi" w:hAnsiTheme="majorBidi" w:cstheme="majorBidi"/>
          <w:sz w:val="24"/>
          <w:szCs w:val="24"/>
        </w:rPr>
        <w:lastRenderedPageBreak/>
        <w:t>melalui kombinasi rangkaian kegiatan beraspek psikomotorik, kognitit, dan afeksi dalam pendekatan pembelajaran melalui pengalaman</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DOI":"https://doi.org/10.32585/jp.v31i1.2023","ISSN":"2686-5041","abstract":"… Usia ini merupakan periode awal yang paling penting dan mendasar dalam rentang … bertujuan untuk mengetahui permainan anak usia dini melalui permainan outbound di TK …","author":[{"dropping-particle":"","family":"Sobah","given":"Aini","non-dropping-particle":"","parse-names":false,"suffix":""},{"dropping-particle":"","family":"Deni Setiawan","given":"Dan","non-dropping-particle":"","parse-names":false,"suffix":""},{"dropping-particle":"","family":"Roudlotul Ilmi Jatibarang Brebes","given":"TK","non-dropping-particle":"","parse-names":false,"suffix":""}],"container-title":"Maret","id":"ITEM-1","issue":"1","issued":{"date-parts":[["2022"]]},"page":"37-44","title":"Penerapan Model Pembelajaran Outbound Anak Usia Dini Di Tk Roudlotul Ilmi Jatibarang Brebes","type":"article-journal","volume":"31"},"uris":["http://www.mendeley.com/documents/?uuid=7f88966f-c1fa-4b02-93f2-6d38bb1c989a"]}],"mendeley":{"formattedCitation":"(Sobah et al., 2022)","manualFormatting":"(Sobah, Deni Setiawan, and Roudlotul Ilmi Jatibarang Brebes 2022","plainTextFormattedCitation":"(Sobah et al., 2022)","previouslyFormattedCitation":"(Sobah et al., 2022)"},"properties":{"noteIndex":0},"schema":"https://github.com/citation-style-language/schema/raw/master/csl-citation.json"}</w:instrText>
      </w:r>
      <w:r w:rsidRPr="0029124A">
        <w:rPr>
          <w:rFonts w:asciiTheme="majorBidi" w:hAnsiTheme="majorBidi" w:cstheme="majorBidi"/>
          <w:sz w:val="24"/>
          <w:szCs w:val="24"/>
        </w:rPr>
        <w:fldChar w:fldCharType="separate"/>
      </w:r>
      <w:r w:rsidRPr="0029124A">
        <w:rPr>
          <w:rFonts w:asciiTheme="majorBidi" w:hAnsiTheme="majorBidi" w:cstheme="majorBidi"/>
          <w:noProof/>
          <w:sz w:val="24"/>
          <w:szCs w:val="24"/>
        </w:rPr>
        <w:t>(Sobah, Deni Setiawan, and Roudlotul Ilmi Jatibarang Brebes 2022</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 xml:space="preserve">; </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author":[{"dropping-particle":"","family":"Kasar","given":"R I K","non-dropping-particle":"","parse-names":false,"suffix":""},{"dropping-particle":"","family":"Kwa","given":"Nita","non-dropping-particle":"","parse-names":false,"suffix":""},{"dropping-particle":"","family":"Pendi","given":"Fakultas Ilmu","non-dropping-particle":"","parse-names":false,"suffix":""}],"container-title":"PG-PUA ,","id":"ITEM-1","issue":"1","issued":{"date-parts":[["2017"]]},"title":"Meningkatkan kemampuan Motorik Kasar melalui kegiatan Outbound pada Anak KelompokB TK Dharma Wanita Kwatu Mojoanyar Mojokerto","type":"article-journal","volume":"1"},"uris":["http://www.mendeley.com/documents/?uuid=7f4d7f97-ad99-418e-b9c1-4dd185abfa81"]}],"mendeley":{"formattedCitation":"(Kasar et al., 2017)","manualFormatting":"Kasar, Kwa, and Pendi 2017","plainTextFormattedCitation":"(Kasar et al., 2017)","previouslyFormattedCitation":"(Kasar et al., 2017)"},"properties":{"noteIndex":0},"schema":"https://github.com/citation-style-language/schema/raw/master/csl-citation.json"}</w:instrText>
      </w:r>
      <w:r w:rsidRPr="0029124A">
        <w:rPr>
          <w:rFonts w:asciiTheme="majorBidi" w:hAnsiTheme="majorBidi" w:cstheme="majorBidi"/>
          <w:sz w:val="24"/>
          <w:szCs w:val="24"/>
        </w:rPr>
        <w:fldChar w:fldCharType="separate"/>
      </w:r>
      <w:r w:rsidRPr="0029124A">
        <w:rPr>
          <w:rFonts w:asciiTheme="majorBidi" w:hAnsiTheme="majorBidi" w:cstheme="majorBidi"/>
          <w:noProof/>
          <w:sz w:val="24"/>
          <w:szCs w:val="24"/>
        </w:rPr>
        <w:t>Kasar, Kwa, and Pendi 2017</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 xml:space="preserve">; </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abstract":". ABSTRAK Masalah pokok dalam penelitian ini adalah belum berkembangnya Kemampuan Motorik Kasar Anak di Kelompok B2 Raudhatul Athfal Al Ikhlas Palu. Tujuan penelitian ini adalah untuk mengetahui ada tidaknya pengaruh pengembangan pembelajaran berbasis outbound terhadap kemampuan motorik kasar anak di Kelompok B2 Raudhatul Athfal Al Ikhlas Palu. Pendekatan yang digunakan deskriptif kuantitatif. Jenis penelitian adalah eksperimen sederhana. Adapun subyek penelitian adalah 16 anak, terdiri dari 8 anak laki-laki dan 8 anak perempuan. Teknik pengumpulan data dilakukan melalui data wawancara, observasi, dan dokumentasi. Selanjutnya, data dianalisis secara deskriptif kualitatif. Hasil penelitian terlihat pada setiap aspek yang diamati mengalami kenaikan, yaitu pada aspek keseimbangan menaiki perosotan, terdapat 3 anak (19%) dalam kategori Berkembang Sangat Baik (BSB), 9 anak (56%) kategori Berkembang Sesuai Harapan (BSH), 3 anak (19%) kategori Mulai Berkembang (MB), dan 1 anak (6%) kategori Belum Berkembang (BB), kemudian dalam kelincahan melewati terowongan kayu pelangi, ada 5 anak (31%) katgori BSB, 8 anak (50%) kategori BSH, 3 anak (19%) kategori MB, dan tidak ada anak kategori BB. Selanjutnya, aspek kekuatan melewati tangga lengkung pelangi, ada 4 anak (25%) kategori BSB, 7 anak (44%) kategori BSH, ada 4 anak (25%) kategori MB, dan ada 1 anak (6%) kategori BB. Disimpulkan bahwa pengembangan pembelajaran berbasis outbound berpengaruh terhadap kemampuan motorik kasar anak di kelompok B2 Raudhatul Athfal Al Ikhlas Palu","author":[{"dropping-particle":"","family":"Sakinah","given":"Musdalifah Nurul","non-dropping-particle":"","parse-names":false,"suffix":""}],"container-title":"Jurnal untad","id":"ITEM-1","issue":"1","issued":{"date-parts":[["2017"]]},"page":"1-12","title":"Pengembangan Pembelajaran Berbasis Outbound terhadap Kemampuan Motorik Kasar Anak di Kelompok B2 Raudhatul Athfal AL Ikhlas Palu","type":"article-journal","volume":"1"},"uris":["http://www.mendeley.com/documents/?uuid=6ce705b7-926f-4b67-b949-3816361512f7"]}],"mendeley":{"formattedCitation":"(Sakinah, 2017)","manualFormatting":"Sakinah 2017","plainTextFormattedCitation":"(Sakinah, 2017)","previouslyFormattedCitation":"(Sakinah, 2017)"},"properties":{"noteIndex":0},"schema":"https://github.com/citation-style-language/schema/raw/master/csl-citation.json"}</w:instrText>
      </w:r>
      <w:r w:rsidRPr="0029124A">
        <w:rPr>
          <w:rFonts w:asciiTheme="majorBidi" w:hAnsiTheme="majorBidi" w:cstheme="majorBidi"/>
          <w:sz w:val="24"/>
          <w:szCs w:val="24"/>
        </w:rPr>
        <w:fldChar w:fldCharType="separate"/>
      </w:r>
      <w:r w:rsidRPr="0029124A">
        <w:rPr>
          <w:rFonts w:asciiTheme="majorBidi" w:hAnsiTheme="majorBidi" w:cstheme="majorBidi"/>
          <w:noProof/>
          <w:sz w:val="24"/>
          <w:szCs w:val="24"/>
        </w:rPr>
        <w:t>Sakinah 2017</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 xml:space="preserve">; </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DOI":"10.23917/bkkndik.v1i2.10772","abstract":"Masa prasekolah termasuk masa-masa bermain untuk anak. Belajar sambil bermain pun dapat berpengaruh terhadap perkembangan sistem motorik anak, terutama pada anak usia prasekolah. Maka, dibuatlah metode pembelajaran yang menarik agar anak merasa senang dan semangat untuk belajar, yaitu metode Outbound. Selain dapat meningkatkan sistem motorik anak, metode ini dibuat untuk mengenalkan anak pada lingkungan sekitar. Pengabdian ini bertujuan memaparkan dampak atau pengaruh adanya kegiatan Outbound dan cara mengembangkan sistem motorik melalui permainan di dalam Outbound. Hasil pengabdian menunjukkan bahwa adanya permainan dalam kegiatan Outbound yang dilakukan KB Aisyiyah Jonggrangan, Klaten Utara memberikan pengaruh yang signifikan terhadap hasil belajar dan perkembangan sistem motorik anak. Pengabdian ini penting dilakukan sebagai bentuk upaya yang dapat dilakukan dalam pengembangan metode pembelajaran, karena pada dasarnya pembelajaran bisa dilakukan di mana saja, baik di dalam maupun di luar ruangan atau alam terbuka.","author":[{"dropping-particle":"","family":"Wardhani","given":"Puspita Indra","non-dropping-particle":"","parse-names":false,"suffix":""},{"dropping-particle":"","family":"Sarjono","given":"Ardi Ade","non-dropping-particle":"","parse-names":false,"suffix":""},{"dropping-particle":"","family":"Prahesti","given":"Faricha Sarah","non-dropping-particle":"","parse-names":false,"suffix":""},{"dropping-particle":"","family":"Hajandi","given":"Femilla Aphrodite Wido","non-dropping-particle":"","parse-names":false,"suffix":""},{"dropping-particle":"","family":"Ariesta","given":"Wiwik","non-dropping-particle":"","parse-names":false,"suffix":""},{"dropping-particle":"","family":"Ardiansyah","given":"Juanda","non-dropping-particle":"","parse-names":false,"suffix":""},{"dropping-particle":"","family":"Noviyanti","given":"Hanik","non-dropping-particle":"","parse-names":false,"suffix":""},{"dropping-particle":"","family":"Nurdeni","given":"Rizka Arti","non-dropping-particle":"","parse-names":false,"suffix":""},{"dropping-particle":"","family":"Listiawati","given":"Yulli","non-dropping-particle":"","parse-names":false,"suffix":""}],"container-title":"Buletin KKN Pendidikan","id":"ITEM-1","issue":"2","issued":{"date-parts":[["2020"]]},"page":"63-69","title":"Peningkatan Sistem Motorik Anak Usia Prasekolah melalui kegiatan Outbound di KB Aisyiyah Jonggrangan, Klaten","type":"article-journal","volume":"1"},"uris":["http://www.mendeley.com/documents/?uuid=4570ba51-c862-4e31-845d-b3d439b1510b"]}],"mendeley":{"formattedCitation":"(Wardhani et al., 2020)","manualFormatting":"Wardhani et al. 2020)","plainTextFormattedCitation":"(Wardhani et al., 2020)","previouslyFormattedCitation":"(Wardhani et al., 2020)"},"properties":{"noteIndex":0},"schema":"https://github.com/citation-style-language/schema/raw/master/csl-citation.json"}</w:instrText>
      </w:r>
      <w:r w:rsidRPr="0029124A">
        <w:rPr>
          <w:rFonts w:asciiTheme="majorBidi" w:hAnsiTheme="majorBidi" w:cstheme="majorBidi"/>
          <w:sz w:val="24"/>
          <w:szCs w:val="24"/>
        </w:rPr>
        <w:fldChar w:fldCharType="separate"/>
      </w:r>
      <w:r w:rsidRPr="0029124A">
        <w:rPr>
          <w:rFonts w:asciiTheme="majorBidi" w:hAnsiTheme="majorBidi" w:cstheme="majorBidi"/>
          <w:noProof/>
          <w:sz w:val="24"/>
          <w:szCs w:val="24"/>
        </w:rPr>
        <w:t>Wardhani et al. 2020)</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 xml:space="preserve">. </w:t>
      </w:r>
    </w:p>
    <w:p w14:paraId="240F4896" w14:textId="4B68C2E2" w:rsidR="00100824" w:rsidRPr="0029124A" w:rsidRDefault="00100824" w:rsidP="0010082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heme="majorBidi" w:hAnsiTheme="majorBidi" w:cstheme="majorBidi"/>
          <w:sz w:val="24"/>
          <w:szCs w:val="24"/>
        </w:rPr>
      </w:pPr>
      <w:r w:rsidRPr="0029124A">
        <w:rPr>
          <w:rFonts w:asciiTheme="majorBidi" w:hAnsiTheme="majorBidi" w:cstheme="majorBidi"/>
          <w:sz w:val="24"/>
          <w:szCs w:val="24"/>
        </w:rPr>
        <w:t xml:space="preserve">Terdapat jenis permainan outbound untuk anak usia dini </w:t>
      </w:r>
      <w:r w:rsidRPr="0029124A">
        <w:rPr>
          <w:rFonts w:ascii="Times New Roman" w:eastAsia="Times New Roman" w:hAnsi="Times New Roman" w:cs="Times New Roman"/>
          <w:sz w:val="24"/>
          <w:szCs w:val="24"/>
        </w:rPr>
        <w:t>diantaranya</w:t>
      </w:r>
      <w:r w:rsidRPr="0029124A">
        <w:rPr>
          <w:rFonts w:asciiTheme="majorBidi" w:hAnsiTheme="majorBidi" w:cstheme="majorBidi"/>
          <w:sz w:val="24"/>
          <w:szCs w:val="24"/>
        </w:rPr>
        <w:t xml:space="preserve">: bola estafet, </w:t>
      </w:r>
      <w:r w:rsidRPr="0029124A">
        <w:rPr>
          <w:rFonts w:asciiTheme="majorBidi" w:hAnsiTheme="majorBidi" w:cstheme="majorBidi"/>
          <w:i/>
          <w:iCs/>
          <w:sz w:val="24"/>
          <w:szCs w:val="24"/>
        </w:rPr>
        <w:t>dragon ball</w:t>
      </w:r>
      <w:r w:rsidRPr="0029124A">
        <w:rPr>
          <w:rFonts w:asciiTheme="majorBidi" w:hAnsiTheme="majorBidi" w:cstheme="majorBidi"/>
          <w:sz w:val="24"/>
          <w:szCs w:val="24"/>
        </w:rPr>
        <w:t xml:space="preserve">, </w:t>
      </w:r>
      <w:r w:rsidRPr="0029124A">
        <w:rPr>
          <w:rFonts w:asciiTheme="majorBidi" w:hAnsiTheme="majorBidi" w:cstheme="majorBidi"/>
          <w:i/>
          <w:iCs/>
          <w:sz w:val="24"/>
          <w:szCs w:val="24"/>
        </w:rPr>
        <w:t>snake balloon</w:t>
      </w:r>
      <w:r w:rsidRPr="0029124A">
        <w:rPr>
          <w:rFonts w:asciiTheme="majorBidi" w:hAnsiTheme="majorBidi" w:cstheme="majorBidi"/>
          <w:sz w:val="24"/>
          <w:szCs w:val="24"/>
        </w:rPr>
        <w:t xml:space="preserve"> atau balon ular, pipa lines, permainan kapal pecah, jembatan dua garis curam, lintas alam/melakukan perjalanan (</w:t>
      </w:r>
      <w:r w:rsidRPr="0029124A">
        <w:rPr>
          <w:rFonts w:asciiTheme="majorBidi" w:hAnsiTheme="majorBidi" w:cstheme="majorBidi"/>
          <w:i/>
          <w:iCs/>
          <w:sz w:val="24"/>
          <w:szCs w:val="24"/>
        </w:rPr>
        <w:t>trekking</w:t>
      </w:r>
      <w:r w:rsidRPr="0029124A">
        <w:rPr>
          <w:rFonts w:asciiTheme="majorBidi" w:hAnsiTheme="majorBidi" w:cstheme="majorBidi"/>
          <w:sz w:val="24"/>
          <w:szCs w:val="24"/>
        </w:rPr>
        <w:t xml:space="preserve">), karet estafet/karet berantai, bola estafet, jaring laba-laba,memasukkan paku kedalam botol,memasukkan bendera kedalam botol, permainan sepak bola dan sebagainya </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ros","given":"Hikmah","non-dropping-particle":"","parse-names":false,"suffix":""},{"dropping-particle":"","family":"Juniar","given":"Sarah","non-dropping-particle":"","parse-names":false,"suffix":""}],"container-title":"Pendidikan Guru PAUD UNY","id":"ITEM-1","issue":"2","issued":{"date-parts":[["2016"]]},"page":"1-23","title":"Meningkatkan Keterampilan Motorik Kasar melalui egiatan Outbound Kelompok B TK Aba Gamping Sleman","type":"article-journal","volume":"3"},"uris":["http://www.mendeley.com/documents/?uuid=f191092a-8f82-457e-96e6-b10a493f9556"]}],"mendeley":{"formattedCitation":"(Maros &amp; Juniar, 2016)","manualFormatting":"(Maros and Juniar 2016","plainTextFormattedCitation":"(Maros &amp; Juniar, 2016)","previouslyFormattedCitation":"(Maros &amp; Juniar, 2016)"},"properties":{"noteIndex":0},"schema":"https://github.com/citation-style-language/schema/raw/master/csl-citation.json"}</w:instrText>
      </w:r>
      <w:r w:rsidRPr="0029124A">
        <w:rPr>
          <w:rFonts w:asciiTheme="majorBidi" w:hAnsiTheme="majorBidi" w:cstheme="majorBidi"/>
          <w:sz w:val="24"/>
          <w:szCs w:val="24"/>
        </w:rPr>
        <w:fldChar w:fldCharType="separate"/>
      </w:r>
      <w:r w:rsidRPr="0029124A">
        <w:rPr>
          <w:rFonts w:asciiTheme="majorBidi" w:hAnsiTheme="majorBidi" w:cstheme="majorBidi"/>
          <w:noProof/>
          <w:sz w:val="24"/>
          <w:szCs w:val="24"/>
        </w:rPr>
        <w:t>(Maros and Juniar 2016</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 xml:space="preserve">; </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abstract":"Terbatasnya pengetahuan guru dalam mengembangkan sebuah media pembelajaran memotivasi pelaksanaan Penelitian ini untuk dapat memperbaiki kualitas dari proses kegiatan belajar khususnya kemampuan motorik kasar anak melalui penerapan game outbound tower building cup. Metodologi penelitian yang digunakan adalah penelitian tindakan kelas (classroom action research), yaitu kegiatan yang dilaksanakan dengan mengamati kejadian-kejadian yang terjadi di dalam kelas agar praktik pembelajaran lebih berkualitas. Kesimpulan dari hasil penelitian ini bahwa penerapan game tower building cup dapat meningkatkan kemampuan motorik kasar pada anak TK usia 4-5 tahun di TK X, Semarang","author":[{"dropping-particle":"","family":"Furi","given":"Violiza Vila Delima dan Atika Zahra","non-dropping-particle":"","parse-names":false,"suffix":""}],"container-title":"RECEP : Research in Early Childhood Education and Parenting","id":"ITEM-1","issue":"1","issued":{"date-parts":[["2020"]]},"page":"1-16","title":"Meningkatkan Kemampuan Motorik Kasar Melalui Game Outbound Tower Building Cup pada Anak Kelompok A di TK X Semarang","type":"article-journal","volume":"1"},"uris":["http://www.mendeley.com/documents/?uuid=c9130923-8517-4ffd-97a8-af2252cd32b1"]}],"mendeley":{"formattedCitation":"(Furi, 2020)","manualFormatting":"Furi 2020","plainTextFormattedCitation":"(Furi, 2020)","previouslyFormattedCitation":"(Furi, 2020)"},"properties":{"noteIndex":0},"schema":"https://github.com/citation-style-language/schema/raw/master/csl-citation.json"}</w:instrText>
      </w:r>
      <w:r w:rsidRPr="0029124A">
        <w:rPr>
          <w:rFonts w:asciiTheme="majorBidi" w:hAnsiTheme="majorBidi" w:cstheme="majorBidi"/>
          <w:sz w:val="24"/>
          <w:szCs w:val="24"/>
        </w:rPr>
        <w:fldChar w:fldCharType="separate"/>
      </w:r>
      <w:r w:rsidRPr="0029124A">
        <w:rPr>
          <w:rFonts w:asciiTheme="majorBidi" w:hAnsiTheme="majorBidi" w:cstheme="majorBidi"/>
          <w:noProof/>
          <w:sz w:val="24"/>
          <w:szCs w:val="24"/>
        </w:rPr>
        <w:t>Furi 2020</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 xml:space="preserve">; </w:t>
      </w:r>
      <w:r w:rsidRPr="0029124A">
        <w:rPr>
          <w:rFonts w:asciiTheme="majorBidi" w:hAnsiTheme="majorBidi" w:cstheme="majorBidi"/>
          <w:sz w:val="24"/>
          <w:szCs w:val="24"/>
        </w:rPr>
        <w:fldChar w:fldCharType="begin" w:fldLock="1"/>
      </w:r>
      <w:r w:rsidR="00F11049" w:rsidRPr="0029124A">
        <w:rPr>
          <w:rFonts w:asciiTheme="majorBidi" w:hAnsiTheme="majorBidi" w:cstheme="majorBidi"/>
          <w:sz w:val="24"/>
          <w:szCs w:val="24"/>
        </w:rPr>
        <w:instrText>ADDIN CSL_CITATION {"citationItems":[{"id":"ITEM-1","itemData":{"DOI":"https://doi.org/10.31949/ra.v1i1.2593","abstract":"… 6 tahun mampu menggerakan anggota tubuhnya untuk melakukan aktivitas fisik secara terkoordinasi … Santrock (2007: 213) mengungkapkan bahwa keterampilan motorik kasar merupakan keterampilan … Kepala sekolah sebaiknya menjaga hubungan baik antara kepala sekolah …","author":[{"dropping-particle":"","family":"Dewi","given":"Sinta","non-dropping-particle":"","parse-names":false,"suffix":""},{"dropping-particle":"","family":"Mas'ud","given":"","non-dropping-particle":"","parse-names":false,"suffix":""},{"dropping-particle":"","family":"Aziizah","given":"Sarah Aulia","non-dropping-particle":"","parse-names":false,"suffix":""}],"container-title":"Jurnal Pendidikan Islam Anak Usia Dini","id":"ITEM-1","issue":"1","issued":{"date-parts":[["2020"]]},"page":"1-11","title":"Pengaruh Kegiatan Outbound Terhadap Motorik Kasar Anak di Kelompok A RA AL-Fattah Blok Sukamurni Desa Maja Selatan Kecamatan Maja","type":"article-journal","volume":"Vol. 1(1)"},"uris":["http://www.mendeley.com/documents/?uuid=3dcc4356-7ae1-4509-8963-234ca9a4db3a"]}],"mendeley":{"formattedCitation":"(Dewi et al., 2020)","manualFormatting":"Dewi, Mas’ud, and Aziizah 2020)","plainTextFormattedCitation":"(Dewi et al., 2020)","previouslyFormattedCitation":"(Dewi et al., 2020)"},"properties":{"noteIndex":0},"schema":"https://github.com/citation-style-language/schema/raw/master/csl-citation.json"}</w:instrText>
      </w:r>
      <w:r w:rsidRPr="0029124A">
        <w:rPr>
          <w:rFonts w:asciiTheme="majorBidi" w:hAnsiTheme="majorBidi" w:cstheme="majorBidi"/>
          <w:sz w:val="24"/>
          <w:szCs w:val="24"/>
        </w:rPr>
        <w:fldChar w:fldCharType="separate"/>
      </w:r>
      <w:r w:rsidRPr="0029124A">
        <w:rPr>
          <w:rFonts w:asciiTheme="majorBidi" w:hAnsiTheme="majorBidi" w:cstheme="majorBidi"/>
          <w:noProof/>
          <w:sz w:val="24"/>
          <w:szCs w:val="24"/>
        </w:rPr>
        <w:t>Dewi, Mas’ud, and Aziizah 2020)</w:t>
      </w:r>
      <w:r w:rsidRPr="0029124A">
        <w:rPr>
          <w:rFonts w:asciiTheme="majorBidi" w:hAnsiTheme="majorBidi" w:cstheme="majorBidi"/>
          <w:sz w:val="24"/>
          <w:szCs w:val="24"/>
        </w:rPr>
        <w:fldChar w:fldCharType="end"/>
      </w:r>
      <w:r w:rsidRPr="0029124A">
        <w:rPr>
          <w:rFonts w:asciiTheme="majorBidi" w:hAnsiTheme="majorBidi" w:cstheme="majorBidi"/>
          <w:sz w:val="24"/>
          <w:szCs w:val="24"/>
        </w:rPr>
        <w:t xml:space="preserve">. </w:t>
      </w:r>
    </w:p>
    <w:p w14:paraId="3FC0117F" w14:textId="79605A50" w:rsidR="00100824" w:rsidRPr="0029124A" w:rsidRDefault="00100824" w:rsidP="0010082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rPr>
      </w:pPr>
      <w:r w:rsidRPr="0029124A">
        <w:rPr>
          <w:rFonts w:ascii="Times New Roman" w:eastAsia="Times New Roman" w:hAnsi="Times New Roman" w:cs="Times New Roman"/>
          <w:sz w:val="24"/>
          <w:szCs w:val="24"/>
        </w:rPr>
        <w:t xml:space="preserve">Sejalan dengan proses perkembangan motoric kasar anak usia dini dan permasalahan yang ada di KB Nurul Azhar Aisyiyah, maka penulis tertarik untuk melakukan penelitian dengan memilih judul “Pengembangan Motorik Kasar melalui Kegiatan Outbound pada Anak Usia Dini di </w:t>
      </w:r>
      <w:bookmarkStart w:id="1" w:name="_Hlk116424442"/>
      <w:r w:rsidRPr="0029124A">
        <w:rPr>
          <w:rFonts w:ascii="Times New Roman" w:eastAsia="Times New Roman" w:hAnsi="Times New Roman" w:cs="Times New Roman"/>
          <w:sz w:val="24"/>
          <w:szCs w:val="24"/>
        </w:rPr>
        <w:t>KB Nurul Azhar Aisyiyah</w:t>
      </w:r>
      <w:bookmarkEnd w:id="1"/>
      <w:r w:rsidRPr="0029124A">
        <w:rPr>
          <w:rFonts w:ascii="Times New Roman" w:eastAsia="Times New Roman" w:hAnsi="Times New Roman" w:cs="Times New Roman"/>
          <w:sz w:val="24"/>
          <w:szCs w:val="24"/>
        </w:rPr>
        <w:t xml:space="preserve"> Sumber Malang Situbondo”.</w:t>
      </w:r>
    </w:p>
    <w:p w14:paraId="386DEDAE" w14:textId="77777777" w:rsidR="00100824" w:rsidRDefault="0010082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rPr>
      </w:pPr>
    </w:p>
    <w:p w14:paraId="1BC15688" w14:textId="77777777" w:rsidR="00635120" w:rsidRDefault="00000000">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METODE PENELITIAN </w:t>
      </w:r>
    </w:p>
    <w:p w14:paraId="447B5F91" w14:textId="77777777" w:rsidR="00100824" w:rsidRPr="00100824" w:rsidRDefault="00100824" w:rsidP="0010082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rPr>
      </w:pPr>
      <w:r w:rsidRPr="00100824">
        <w:rPr>
          <w:rFonts w:ascii="Times New Roman" w:eastAsia="Times New Roman" w:hAnsi="Times New Roman" w:cs="Times New Roman"/>
          <w:sz w:val="24"/>
          <w:szCs w:val="24"/>
        </w:rPr>
        <w:t>Penelitian ini dirancang dengan menggunakan penelitian kualitatif yaitu penelitian yang bermaksud untuk memahami fenomena tentang apa yang dialami oleh subjek penelitian misalnya perilaku, persepsi, dan persoalan manusia yang diteliti. Jenis penetiannya dengan pendekatan studi kasus, yaitu penelitian kualitatif yang berupaya untuk menangkap berbagai persoalan yang ada di masyarakat dan mengungkap makna yang terkandung di dalamnya</w:t>
      </w:r>
    </w:p>
    <w:p w14:paraId="4C0E06BB" w14:textId="09941701" w:rsidR="00100824" w:rsidRPr="00100824" w:rsidRDefault="00100824" w:rsidP="0010082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rPr>
      </w:pPr>
      <w:r w:rsidRPr="00100824">
        <w:rPr>
          <w:rFonts w:ascii="Times New Roman" w:eastAsia="Times New Roman" w:hAnsi="Times New Roman" w:cs="Times New Roman"/>
          <w:sz w:val="24"/>
          <w:szCs w:val="24"/>
        </w:rPr>
        <w:t xml:space="preserve">Penelitian ini merupakan penelitian kualitatif yang menghasilkan data deskripsi atau gambaran sesuatu yang berkaitan dengan fakta dan data yang diteliti </w:t>
      </w:r>
      <w:r w:rsidRPr="00100824">
        <w:rPr>
          <w:rFonts w:ascii="Times New Roman" w:eastAsia="Times New Roman" w:hAnsi="Times New Roman" w:cs="Times New Roman"/>
          <w:sz w:val="24"/>
          <w:szCs w:val="24"/>
        </w:rPr>
        <w:fldChar w:fldCharType="begin" w:fldLock="1"/>
      </w:r>
      <w:r w:rsidR="00F11049">
        <w:rPr>
          <w:rFonts w:ascii="Times New Roman" w:eastAsia="Times New Roman" w:hAnsi="Times New Roman" w:cs="Times New Roman"/>
          <w:sz w:val="24"/>
          <w:szCs w:val="24"/>
        </w:rPr>
        <w:instrText>ADDIN CSL_CITATION {"citationItems":[{"id":"ITEM-1","itemData":{"author":[{"dropping-particle":"","family":"Firthian","given":"R","non-dropping-particle":"","parse-names":false,"suffix":""},{"dropping-particle":"","family":"Putry","given":"D.R","non-dropping-particle":"","parse-names":false,"suffix":""}],"container-title":"Paravisual: Jurnal Desain Komunikasi Visual dan Multimedia","id":"ITEM-1","issue":"1","issued":{"date-parts":[["2021"]]},"page":"1-8","title":"Penciptaan Ilustrasi Prabu Siliwangi sebagai Media Pelestarian Budaya dan Sejarah di Jawa Barat","type":"article-journal","volume":"1"},"uris":["http://www.mendeley.com/documents/?uuid=453f1a76-13d6-41c4-b4ac-5e10b686d4dd"]}],"mendeley":{"formattedCitation":"(Firthian &amp; Putry, 2021)","plainTextFormattedCitation":"(Firthian &amp; Putry, 2021)","previouslyFormattedCitation":"(Firthian &amp; Putry, 2021)"},"properties":{"noteIndex":0},"schema":"https://github.com/citation-style-language/schema/raw/master/csl-citation.json"}</w:instrText>
      </w:r>
      <w:r w:rsidRPr="00100824">
        <w:rPr>
          <w:rFonts w:ascii="Times New Roman" w:eastAsia="Times New Roman" w:hAnsi="Times New Roman" w:cs="Times New Roman"/>
          <w:sz w:val="24"/>
          <w:szCs w:val="24"/>
        </w:rPr>
        <w:fldChar w:fldCharType="separate"/>
      </w:r>
      <w:r w:rsidR="00121F12" w:rsidRPr="00121F12">
        <w:rPr>
          <w:rFonts w:ascii="Times New Roman" w:eastAsia="Times New Roman" w:hAnsi="Times New Roman" w:cs="Times New Roman"/>
          <w:noProof/>
          <w:sz w:val="24"/>
          <w:szCs w:val="24"/>
        </w:rPr>
        <w:t>(Firthian &amp; Putry, 2021)</w:t>
      </w:r>
      <w:r w:rsidRPr="00100824">
        <w:rPr>
          <w:rFonts w:ascii="Times New Roman" w:eastAsia="Times New Roman" w:hAnsi="Times New Roman" w:cs="Times New Roman"/>
          <w:sz w:val="24"/>
          <w:szCs w:val="24"/>
        </w:rPr>
        <w:fldChar w:fldCharType="end"/>
      </w:r>
      <w:r w:rsidRPr="00100824">
        <w:rPr>
          <w:rFonts w:ascii="Times New Roman" w:eastAsia="Times New Roman" w:hAnsi="Times New Roman" w:cs="Times New Roman"/>
          <w:sz w:val="24"/>
          <w:szCs w:val="24"/>
        </w:rPr>
        <w:t>. Penelitian ini mendeskripsikan “Pengembangan Motorik Kasar Melalui Kegiatan Outbound  pada Anak Usia Dini di KB Nurul Azhar Aisyiyah Sumber Malang Situbondo” Jenis penelitian yang penulis gunakan dalam penelitian ini adalah penelitian lapangan (field reseach) dengan pendekatan studi kasus, dengan alasan, penelitian ini dilakukan terhadap suatu kesatuan sistem yang berupa program, kegiatan, aktivitas, fenomena/peristiwa, atau kelompok individu tertentu yang terikat oleh tempat, waktu, dan ikatan tertentu.</w:t>
      </w:r>
    </w:p>
    <w:p w14:paraId="51251198" w14:textId="77777777" w:rsidR="00100824" w:rsidRPr="00100824" w:rsidRDefault="00100824" w:rsidP="0010082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rPr>
      </w:pPr>
      <w:r w:rsidRPr="00100824">
        <w:rPr>
          <w:rFonts w:ascii="Times New Roman" w:eastAsia="Times New Roman" w:hAnsi="Times New Roman" w:cs="Times New Roman"/>
          <w:sz w:val="24"/>
          <w:szCs w:val="24"/>
        </w:rPr>
        <w:t>Untuk mengetahui terkait data “Pengembangan Motorik Kasar Melalui Kegiatan Outbound  pada Anak Usia Dini di KB Nurul Azhar Aisyiyah Sumber Malang Situbondo”, peneliti sendiri menjadi instrument kunci sehngga terlibat langsung dengan objek yang diteliti. Dengan begitu, peneliti dapat berinteraksi secara langsung dengan subjek penelitian untuk mendapat data valid.</w:t>
      </w:r>
    </w:p>
    <w:p w14:paraId="1620D002" w14:textId="77777777" w:rsidR="00100824" w:rsidRPr="00100824" w:rsidRDefault="00100824" w:rsidP="0010082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rPr>
      </w:pPr>
      <w:r w:rsidRPr="00100824">
        <w:rPr>
          <w:rFonts w:ascii="Times New Roman" w:eastAsia="Times New Roman" w:hAnsi="Times New Roman" w:cs="Times New Roman"/>
          <w:sz w:val="24"/>
          <w:szCs w:val="24"/>
        </w:rPr>
        <w:t>Dalam pencarian data dari subjek dan informan menggunakan pola snowball sampling, yaitu bergilir dari satu informan ke informan yang lain dan akan berakhir jika data lapangan sudah didapatkan secara mendalam dan utuh, Sehingga dinyatakan data jenuh. Subjek penelitian dipilih karena keahlian atau kemampuannya dan keterlibatan dengan “Pengembangan Motorik Kasar Melalui Kegiatan Outbound  pada Anak Usia Dini di KB Nurul Azhar Aisyiyah Sumber Malang Situbondo” subjek dan informan penelitian yang akan dijadikan sebagai sumber penggalian data oleh peneliti dengan fokus penelitiaanya adalah anak didik, ustadzah dan kepala sekolah KB Nurul Azhar Aisyiyah Sumber Malang Situbondo. peserta didik KB Nurul Azhar Aisyiyah berjumlah 36 peserta didik. P</w:t>
      </w:r>
      <w:bookmarkStart w:id="2" w:name="_Hlk124487214"/>
      <w:r w:rsidRPr="00100824">
        <w:rPr>
          <w:rFonts w:ascii="Times New Roman" w:eastAsia="Times New Roman" w:hAnsi="Times New Roman" w:cs="Times New Roman"/>
          <w:sz w:val="24"/>
          <w:szCs w:val="24"/>
        </w:rPr>
        <w:t xml:space="preserve">ada Penelitian ini, peneliti akan melakukan penlitian pada peserta didik usia 2-3 tahun di kelas A yang berjumlah 24 peserta didik, terdapat 14 anak laki-laki dan 10 anak perempuan </w:t>
      </w:r>
      <w:bookmarkEnd w:id="2"/>
      <w:r w:rsidRPr="00100824">
        <w:rPr>
          <w:rFonts w:ascii="Times New Roman" w:eastAsia="Times New Roman" w:hAnsi="Times New Roman" w:cs="Times New Roman"/>
          <w:sz w:val="24"/>
          <w:szCs w:val="24"/>
        </w:rPr>
        <w:t>(observasi peneliti di KB Nurul Azhar Aisyiyah, pada hari Senin, 18 Juli 2021 jam 08.30 WIB).</w:t>
      </w:r>
    </w:p>
    <w:p w14:paraId="03D8A3C3" w14:textId="524141EA" w:rsidR="00100824" w:rsidRPr="0086257B" w:rsidRDefault="00100824" w:rsidP="00100824">
      <w:pPr>
        <w:spacing w:after="0" w:line="240" w:lineRule="auto"/>
        <w:ind w:left="360"/>
        <w:jc w:val="both"/>
        <w:rPr>
          <w:rFonts w:asciiTheme="majorBidi" w:hAnsiTheme="majorBidi" w:cstheme="majorBidi"/>
          <w:color w:val="000000"/>
          <w:szCs w:val="24"/>
        </w:rPr>
      </w:pPr>
      <w:r>
        <w:rPr>
          <w:rFonts w:asciiTheme="majorBidi" w:hAnsiTheme="majorBidi" w:cstheme="majorBidi"/>
          <w:b/>
          <w:szCs w:val="24"/>
        </w:rPr>
        <w:t xml:space="preserve">2.1 </w:t>
      </w:r>
      <w:r w:rsidRPr="0086257B">
        <w:rPr>
          <w:rFonts w:asciiTheme="majorBidi" w:hAnsiTheme="majorBidi" w:cstheme="majorBidi"/>
          <w:b/>
          <w:szCs w:val="24"/>
        </w:rPr>
        <w:t>Teknik Pengumpulan Data</w:t>
      </w:r>
    </w:p>
    <w:p w14:paraId="290F2ACF" w14:textId="77777777" w:rsidR="00100824" w:rsidRPr="0086257B" w:rsidRDefault="00100824" w:rsidP="00100824">
      <w:pPr>
        <w:pStyle w:val="ListParagraph"/>
        <w:numPr>
          <w:ilvl w:val="0"/>
          <w:numId w:val="4"/>
        </w:numPr>
        <w:spacing w:after="0" w:line="240" w:lineRule="auto"/>
        <w:ind w:left="598" w:hanging="238"/>
        <w:jc w:val="both"/>
        <w:rPr>
          <w:rFonts w:asciiTheme="majorBidi" w:hAnsiTheme="majorBidi" w:cstheme="majorBidi"/>
          <w:sz w:val="24"/>
          <w:szCs w:val="24"/>
        </w:rPr>
      </w:pPr>
      <w:r w:rsidRPr="0086257B">
        <w:rPr>
          <w:rFonts w:asciiTheme="majorBidi" w:hAnsiTheme="majorBidi" w:cstheme="majorBidi"/>
          <w:sz w:val="24"/>
          <w:szCs w:val="24"/>
        </w:rPr>
        <w:t>Observasi</w:t>
      </w:r>
    </w:p>
    <w:p w14:paraId="45EA1F2A" w14:textId="77777777" w:rsidR="00100824" w:rsidRPr="00464FD1" w:rsidRDefault="00100824" w:rsidP="0010082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464FD1">
        <w:rPr>
          <w:rFonts w:ascii="Times New Roman" w:eastAsia="Times New Roman" w:hAnsi="Times New Roman" w:cs="Times New Roman"/>
          <w:color w:val="000000"/>
          <w:sz w:val="24"/>
          <w:szCs w:val="24"/>
        </w:rPr>
        <w:t xml:space="preserve">Metode observasi adalah metode pengumpulan data yang digunakan untuk menghimpun data penelitian melalui pengamatan dan pengindraan. Observasi adalah penelitian yang diadakan dengan cara mengadakan pengamatan terhadap obyek, baik secara langsung maupun tidak. </w:t>
      </w:r>
    </w:p>
    <w:p w14:paraId="41BA718A" w14:textId="77777777" w:rsidR="00100824" w:rsidRPr="00464FD1" w:rsidRDefault="00100824" w:rsidP="0010082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464FD1">
        <w:rPr>
          <w:rFonts w:ascii="Times New Roman" w:eastAsia="Times New Roman" w:hAnsi="Times New Roman" w:cs="Times New Roman"/>
          <w:color w:val="000000"/>
          <w:sz w:val="24"/>
          <w:szCs w:val="24"/>
        </w:rPr>
        <w:lastRenderedPageBreak/>
        <w:t>Ada berbagai macam metode observasi yang bisa digunakan dalam penelitian. Namun, metode yang digunakan oleh peneliti disini adalah metode observasi partisipan.</w:t>
      </w:r>
    </w:p>
    <w:p w14:paraId="28A28876" w14:textId="77777777" w:rsidR="00100824" w:rsidRPr="00464FD1" w:rsidRDefault="00100824" w:rsidP="0010082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464FD1">
        <w:rPr>
          <w:rFonts w:ascii="Times New Roman" w:eastAsia="Times New Roman" w:hAnsi="Times New Roman" w:cs="Times New Roman"/>
          <w:color w:val="000000"/>
          <w:sz w:val="24"/>
          <w:szCs w:val="24"/>
        </w:rPr>
        <w:t>Observasi partisipan ini digunakan untuk menggali data dari sumber data yang berupa peristiwa, tempat, benda, serta rekaman dan gambar. Penelitian ini menggunakan teknik observasi partisipan jenis partisipasi aktif (active participan), karena dalam proses observasi peneliti ikut melakukan apa yang dilakukan oleh nara sumber, namun belum sepenuhnya lengkap; yaitu dilakukan dengan cara peneliti melibatkan diri atau berinteraksi langsung dalam kegiatan pembelajaran dan kegiata outbond  Sumber Malang Situbondo</w:t>
      </w:r>
    </w:p>
    <w:p w14:paraId="7E59DBB9" w14:textId="77777777" w:rsidR="00100824" w:rsidRPr="0086257B" w:rsidRDefault="00100824" w:rsidP="00100824">
      <w:pPr>
        <w:pStyle w:val="ListParagraph"/>
        <w:numPr>
          <w:ilvl w:val="0"/>
          <w:numId w:val="4"/>
        </w:numPr>
        <w:spacing w:after="0" w:line="240" w:lineRule="auto"/>
        <w:ind w:left="598" w:hanging="238"/>
        <w:jc w:val="both"/>
        <w:rPr>
          <w:rFonts w:asciiTheme="majorBidi" w:hAnsiTheme="majorBidi" w:cstheme="majorBidi"/>
          <w:sz w:val="24"/>
          <w:szCs w:val="24"/>
        </w:rPr>
      </w:pPr>
      <w:r w:rsidRPr="0086257B">
        <w:rPr>
          <w:rFonts w:asciiTheme="majorBidi" w:hAnsiTheme="majorBidi" w:cstheme="majorBidi"/>
          <w:sz w:val="24"/>
          <w:szCs w:val="24"/>
        </w:rPr>
        <w:t>Wawancara</w:t>
      </w:r>
    </w:p>
    <w:p w14:paraId="584F45A3" w14:textId="77777777" w:rsidR="00100824" w:rsidRPr="00464FD1" w:rsidRDefault="00100824" w:rsidP="00100824">
      <w:pPr>
        <w:pStyle w:val="ListParagraph"/>
        <w:spacing w:after="0" w:line="240" w:lineRule="auto"/>
        <w:ind w:left="252" w:firstLine="315"/>
        <w:jc w:val="both"/>
        <w:rPr>
          <w:rFonts w:ascii="Times New Roman" w:eastAsia="Times New Roman" w:hAnsi="Times New Roman" w:cs="Times New Roman"/>
          <w:color w:val="000000"/>
          <w:sz w:val="24"/>
          <w:szCs w:val="24"/>
          <w:lang w:val="en-US"/>
        </w:rPr>
      </w:pPr>
      <w:r w:rsidRPr="00464FD1">
        <w:rPr>
          <w:rFonts w:ascii="Times New Roman" w:eastAsia="Times New Roman" w:hAnsi="Times New Roman" w:cs="Times New Roman"/>
          <w:color w:val="000000"/>
          <w:sz w:val="24"/>
          <w:szCs w:val="24"/>
          <w:lang w:val="en-US"/>
        </w:rPr>
        <w:t>Wawancara digunakan sebagai teknik pengumpulan data, sebab teknik ini untuk menambah informasi dalam pengumpulan data dalam penelitian sekaligus untuk jadi bahan penguat dalam hasil penelitian dalam penelitian yang lebih mendalam sehingga peneliti mendapat makna dari penelitian. Wawancara adalah tehnik pengumpulan data yang digunakan peneliti untuk mendapatkan keterangan keterangan lisan melalui bercakap-cakap dan berhadapan muka dengan orang yang dapat memberikan keterangan pada peneliti.</w:t>
      </w:r>
    </w:p>
    <w:p w14:paraId="742F5AC0" w14:textId="77777777" w:rsidR="00100824" w:rsidRPr="00464FD1" w:rsidRDefault="00100824" w:rsidP="00100824">
      <w:pPr>
        <w:pStyle w:val="ListParagraph"/>
        <w:spacing w:after="0" w:line="240" w:lineRule="auto"/>
        <w:ind w:left="252" w:firstLine="315"/>
        <w:jc w:val="both"/>
        <w:rPr>
          <w:rFonts w:ascii="Times New Roman" w:eastAsia="Times New Roman" w:hAnsi="Times New Roman" w:cs="Times New Roman"/>
          <w:color w:val="000000"/>
          <w:sz w:val="24"/>
          <w:szCs w:val="24"/>
          <w:lang w:val="en-US"/>
        </w:rPr>
      </w:pPr>
      <w:r w:rsidRPr="00464FD1">
        <w:rPr>
          <w:rFonts w:ascii="Times New Roman" w:eastAsia="Times New Roman" w:hAnsi="Times New Roman" w:cs="Times New Roman"/>
          <w:color w:val="000000"/>
          <w:sz w:val="24"/>
          <w:szCs w:val="24"/>
          <w:lang w:val="en-US"/>
        </w:rPr>
        <w:t>Dalam penelitian ini peneliti menggunakan wawancara tidak terstruktur, bebas terpimpin, artinya wawancara dengan menggunakan kerangka pertanyaan pokok yang telah tersusun dengan baik, tetapi dalam pelaksanaanya dapat dikembangkan   oleh pewancara, asal tidak menyimpang dari permasalahan. Dalam wawancara peneliti mengimplementasi teknik ini dengan menyiapkan pertanyaan-pertanyaan yang hasil dari wawancara akan digunakan dalam penelitian.</w:t>
      </w:r>
    </w:p>
    <w:p w14:paraId="57B95E1A" w14:textId="77777777" w:rsidR="00100824" w:rsidRPr="00464FD1" w:rsidRDefault="00100824" w:rsidP="00100824">
      <w:pPr>
        <w:pStyle w:val="ListParagraph"/>
        <w:spacing w:after="0" w:line="240" w:lineRule="auto"/>
        <w:ind w:left="252" w:firstLine="315"/>
        <w:jc w:val="both"/>
        <w:rPr>
          <w:rFonts w:ascii="Times New Roman" w:eastAsia="Times New Roman" w:hAnsi="Times New Roman" w:cs="Times New Roman"/>
          <w:color w:val="000000"/>
          <w:sz w:val="24"/>
          <w:szCs w:val="24"/>
          <w:lang w:val="en-US"/>
        </w:rPr>
      </w:pPr>
      <w:r w:rsidRPr="00464FD1">
        <w:rPr>
          <w:rFonts w:ascii="Times New Roman" w:eastAsia="Times New Roman" w:hAnsi="Times New Roman" w:cs="Times New Roman"/>
          <w:color w:val="000000"/>
          <w:sz w:val="24"/>
          <w:szCs w:val="24"/>
          <w:lang w:val="en-US"/>
        </w:rPr>
        <w:t>Adapun pihak-pihak yang akan dijadikan sumber data dalam wawancara ini adalah sebagai berikut para ustadah, kepala sekolah, dan anak didik di Kelompok Bermain (KB) Nurul Azhar Aisyiyah dll.</w:t>
      </w:r>
    </w:p>
    <w:p w14:paraId="7D5BEA14" w14:textId="77777777" w:rsidR="00100824" w:rsidRPr="0086257B" w:rsidRDefault="00100824" w:rsidP="00100824">
      <w:pPr>
        <w:pStyle w:val="ListParagraph"/>
        <w:numPr>
          <w:ilvl w:val="0"/>
          <w:numId w:val="4"/>
        </w:numPr>
        <w:spacing w:after="0" w:line="240" w:lineRule="auto"/>
        <w:ind w:left="598" w:hanging="238"/>
        <w:jc w:val="both"/>
        <w:rPr>
          <w:rFonts w:asciiTheme="majorBidi" w:hAnsiTheme="majorBidi" w:cstheme="majorBidi"/>
          <w:sz w:val="24"/>
          <w:szCs w:val="24"/>
          <w:lang w:val="en-US"/>
        </w:rPr>
      </w:pPr>
      <w:r w:rsidRPr="0086257B">
        <w:rPr>
          <w:rFonts w:asciiTheme="majorBidi" w:hAnsiTheme="majorBidi" w:cstheme="majorBidi"/>
          <w:sz w:val="24"/>
          <w:szCs w:val="24"/>
          <w:lang w:val="en-US"/>
        </w:rPr>
        <w:t>Studi Dokumen/</w:t>
      </w:r>
      <w:r w:rsidRPr="00100824">
        <w:rPr>
          <w:rFonts w:asciiTheme="majorBidi" w:hAnsiTheme="majorBidi" w:cstheme="majorBidi"/>
          <w:sz w:val="24"/>
          <w:szCs w:val="24"/>
        </w:rPr>
        <w:t>Literatur</w:t>
      </w:r>
    </w:p>
    <w:p w14:paraId="4A2FEAEA" w14:textId="5348A9B7" w:rsidR="00100824" w:rsidRPr="00464FD1" w:rsidRDefault="00100824" w:rsidP="00100824">
      <w:pPr>
        <w:pStyle w:val="ListParagraph"/>
        <w:spacing w:after="0" w:line="240" w:lineRule="auto"/>
        <w:ind w:left="426" w:firstLine="400"/>
        <w:jc w:val="both"/>
        <w:rPr>
          <w:rFonts w:ascii="Times New Roman" w:eastAsia="Times New Roman" w:hAnsi="Times New Roman" w:cs="Times New Roman"/>
          <w:color w:val="000000"/>
          <w:sz w:val="24"/>
          <w:szCs w:val="24"/>
          <w:lang w:val="en-US"/>
        </w:rPr>
      </w:pPr>
      <w:r w:rsidRPr="00464FD1">
        <w:rPr>
          <w:rFonts w:ascii="Times New Roman" w:eastAsia="Times New Roman" w:hAnsi="Times New Roman" w:cs="Times New Roman"/>
          <w:color w:val="000000"/>
          <w:sz w:val="24"/>
          <w:szCs w:val="24"/>
          <w:lang w:val="en-US"/>
        </w:rPr>
        <w:t xml:space="preserve">Metode dokumentasi yaitu mencari data mengenai hal-hal terkait yang berupa catatan, transkrip, buku, surat kabar, majalah, prasasti not line rapat, agenda dan sebagainya. Dokumentasi dilakukan untuk mengambil data catatan peristiwa yang dapat berupa gambar, peninggalan tertulis, atau teori lain yang berhubungan dengan masalah penelitian </w:t>
      </w:r>
      <w:r w:rsidRPr="00464FD1">
        <w:rPr>
          <w:rFonts w:ascii="Times New Roman" w:eastAsia="Times New Roman" w:hAnsi="Times New Roman" w:cs="Times New Roman"/>
          <w:color w:val="000000"/>
          <w:sz w:val="24"/>
          <w:szCs w:val="24"/>
          <w:lang w:val="en-US"/>
        </w:rPr>
        <w:fldChar w:fldCharType="begin" w:fldLock="1"/>
      </w:r>
      <w:r w:rsidR="00F11049">
        <w:rPr>
          <w:rFonts w:ascii="Times New Roman" w:eastAsia="Times New Roman" w:hAnsi="Times New Roman" w:cs="Times New Roman"/>
          <w:color w:val="000000"/>
          <w:sz w:val="24"/>
          <w:szCs w:val="24"/>
          <w:lang w:val="en-US"/>
        </w:rPr>
        <w:instrText>ADDIN CSL_CITATION {"citationItems":[{"id":"ITEM-1","itemData":{"DOI":"https://doi.org/10.51276/edu.v1i2.33","author":[{"dropping-particle":"","family":"Aristia","given":"Kiki","non-dropping-particle":"","parse-names":false,"suffix":""},{"dropping-particle":"","family":"Nasryah","given":"Cut Eva","non-dropping-particle":"","parse-names":false,"suffix":""},{"dropping-particle":"","family":"Rahman","given":"Arief Aulia","non-dropping-particle":"","parse-names":false,"suffix":""}],"container-title":"Jurnal Ilmiah Pendidikan","id":"ITEM-1","issue":"2","issued":{"date-parts":[["2020"]]},"page":"16-25","title":"Efektifitas Penggunaan Media Pembelajaran Celengan Gambar Untuk Meningkatkan Hasil Belajar Siswa Tema Peduli Terhadap Makhluk Hidup Kelas IV SD A","type":"article-journal","volume":"1"},"uris":["http://www.mendeley.com/documents/?uuid=d9eaceb2-37d3-4ecc-b5b3-03e89de121a9"]}],"mendeley":{"formattedCitation":"(Aristia et al., 2020)","plainTextFormattedCitation":"(Aristia et al., 2020)","previouslyFormattedCitation":"(Aristia et al., 2020)"},"properties":{"noteIndex":0},"schema":"https://github.com/citation-style-language/schema/raw/master/csl-citation.json"}</w:instrText>
      </w:r>
      <w:r w:rsidRPr="00464FD1">
        <w:rPr>
          <w:rFonts w:ascii="Times New Roman" w:eastAsia="Times New Roman" w:hAnsi="Times New Roman" w:cs="Times New Roman"/>
          <w:color w:val="000000"/>
          <w:sz w:val="24"/>
          <w:szCs w:val="24"/>
          <w:lang w:val="en-US"/>
        </w:rPr>
        <w:fldChar w:fldCharType="separate"/>
      </w:r>
      <w:r w:rsidR="00121F12" w:rsidRPr="00121F12">
        <w:rPr>
          <w:rFonts w:ascii="Times New Roman" w:eastAsia="Times New Roman" w:hAnsi="Times New Roman" w:cs="Times New Roman"/>
          <w:noProof/>
          <w:color w:val="000000"/>
          <w:sz w:val="24"/>
          <w:szCs w:val="24"/>
          <w:lang w:val="en-US"/>
        </w:rPr>
        <w:t>(Aristia et al., 2020)</w:t>
      </w:r>
      <w:r w:rsidRPr="00464FD1">
        <w:rPr>
          <w:rFonts w:ascii="Times New Roman" w:eastAsia="Times New Roman" w:hAnsi="Times New Roman" w:cs="Times New Roman"/>
          <w:color w:val="000000"/>
          <w:sz w:val="24"/>
          <w:szCs w:val="24"/>
          <w:lang w:val="en-US"/>
        </w:rPr>
        <w:fldChar w:fldCharType="end"/>
      </w:r>
      <w:r w:rsidRPr="00464FD1">
        <w:rPr>
          <w:rFonts w:ascii="Times New Roman" w:eastAsia="Times New Roman" w:hAnsi="Times New Roman" w:cs="Times New Roman"/>
          <w:color w:val="000000"/>
          <w:sz w:val="24"/>
          <w:szCs w:val="24"/>
          <w:lang w:val="en-US"/>
        </w:rPr>
        <w:t xml:space="preserve">. </w:t>
      </w:r>
    </w:p>
    <w:p w14:paraId="2B53F158" w14:textId="77777777" w:rsidR="00100824" w:rsidRPr="00464FD1" w:rsidRDefault="00100824" w:rsidP="00100824">
      <w:pPr>
        <w:pStyle w:val="ListParagraph"/>
        <w:spacing w:after="0" w:line="240" w:lineRule="auto"/>
        <w:ind w:left="426" w:firstLine="400"/>
        <w:jc w:val="both"/>
        <w:rPr>
          <w:rFonts w:ascii="Times New Roman" w:eastAsia="Times New Roman" w:hAnsi="Times New Roman" w:cs="Times New Roman"/>
          <w:color w:val="000000"/>
          <w:sz w:val="24"/>
          <w:szCs w:val="24"/>
          <w:lang w:val="en-US"/>
        </w:rPr>
      </w:pPr>
      <w:r w:rsidRPr="00464FD1">
        <w:rPr>
          <w:rFonts w:ascii="Times New Roman" w:eastAsia="Times New Roman" w:hAnsi="Times New Roman" w:cs="Times New Roman"/>
          <w:color w:val="000000"/>
          <w:sz w:val="24"/>
          <w:szCs w:val="24"/>
          <w:lang w:val="en-US"/>
        </w:rPr>
        <w:t>Adapun tujuan pemakaian metode dokumentasi ini adalah sebagai pendukung hasil penelitian ini, karena dengan adanya pengumpulan dokumen yang ada di PT. MSM Paiton kaitannya dengan judul penelitian, penulis akan lebih mudah mendapatkan data yang dapat dipertanggung jawabkan kebenarannya.</w:t>
      </w:r>
    </w:p>
    <w:p w14:paraId="1BFD89B2" w14:textId="6252E6D3" w:rsidR="00100824" w:rsidRPr="0086257B" w:rsidRDefault="00100824" w:rsidP="00100824">
      <w:pPr>
        <w:spacing w:after="0" w:line="240" w:lineRule="auto"/>
        <w:ind w:firstLine="426"/>
        <w:jc w:val="both"/>
        <w:rPr>
          <w:rFonts w:asciiTheme="majorBidi" w:hAnsiTheme="majorBidi" w:cstheme="majorBidi"/>
          <w:b/>
          <w:bCs/>
          <w:color w:val="000000"/>
          <w:szCs w:val="24"/>
        </w:rPr>
      </w:pPr>
      <w:r>
        <w:rPr>
          <w:rFonts w:asciiTheme="majorBidi" w:hAnsiTheme="majorBidi" w:cstheme="majorBidi"/>
          <w:b/>
          <w:szCs w:val="24"/>
        </w:rPr>
        <w:t xml:space="preserve">2.2 </w:t>
      </w:r>
      <w:r w:rsidRPr="00100824">
        <w:rPr>
          <w:rFonts w:asciiTheme="majorBidi" w:hAnsiTheme="majorBidi" w:cstheme="majorBidi"/>
          <w:b/>
          <w:szCs w:val="24"/>
        </w:rPr>
        <w:t>Analisa</w:t>
      </w:r>
      <w:r w:rsidRPr="0086257B">
        <w:rPr>
          <w:rFonts w:asciiTheme="majorBidi" w:hAnsiTheme="majorBidi" w:cstheme="majorBidi"/>
          <w:b/>
          <w:bCs/>
          <w:color w:val="000000"/>
          <w:szCs w:val="24"/>
        </w:rPr>
        <w:t xml:space="preserve"> Data</w:t>
      </w:r>
    </w:p>
    <w:p w14:paraId="68983001" w14:textId="2CAC0A6A" w:rsidR="00100824" w:rsidRPr="00464FD1" w:rsidRDefault="00100824" w:rsidP="00100824">
      <w:pPr>
        <w:pStyle w:val="ListParagraph"/>
        <w:spacing w:after="0" w:line="240" w:lineRule="auto"/>
        <w:ind w:left="426" w:firstLine="400"/>
        <w:jc w:val="both"/>
        <w:rPr>
          <w:rFonts w:ascii="Times New Roman" w:eastAsia="Times New Roman" w:hAnsi="Times New Roman" w:cs="Times New Roman"/>
          <w:color w:val="000000"/>
          <w:sz w:val="24"/>
          <w:szCs w:val="24"/>
          <w:lang w:val="en-US"/>
        </w:rPr>
      </w:pPr>
      <w:r w:rsidRPr="00464FD1">
        <w:rPr>
          <w:rFonts w:ascii="Times New Roman" w:eastAsia="Times New Roman" w:hAnsi="Times New Roman" w:cs="Times New Roman"/>
          <w:color w:val="000000"/>
          <w:sz w:val="24"/>
          <w:szCs w:val="24"/>
          <w:lang w:val="en-US"/>
        </w:rPr>
        <w:t xml:space="preserve">Dalam Penelitian ini akan menggunakan analisis deskriptif kualitatif jenis Miles dan Huberman. Melalui analisis ini diharapkan diperoleh gambaran secara jelas dari fokus penelitian di atas. tekhnik analisa data dalam penelitian studi kasus terdapat metode-metode analisis yang terstruktur dan spesifik yang dikembangkan oleh Miles dan Huberman yaitu: reduksi data, penyajian data dan penarikan kesimpulan. </w:t>
      </w:r>
    </w:p>
    <w:p w14:paraId="31767500" w14:textId="77777777" w:rsidR="00100824" w:rsidRPr="00464FD1" w:rsidRDefault="00100824" w:rsidP="00100824">
      <w:pPr>
        <w:pStyle w:val="ListParagraph"/>
        <w:spacing w:after="0" w:line="240" w:lineRule="auto"/>
        <w:ind w:left="426" w:firstLine="400"/>
        <w:jc w:val="both"/>
        <w:rPr>
          <w:rFonts w:ascii="Times New Roman" w:eastAsia="Times New Roman" w:hAnsi="Times New Roman" w:cs="Times New Roman"/>
          <w:color w:val="000000"/>
          <w:sz w:val="24"/>
          <w:szCs w:val="24"/>
          <w:lang w:val="en-US"/>
        </w:rPr>
      </w:pPr>
      <w:r w:rsidRPr="00464FD1">
        <w:rPr>
          <w:rFonts w:ascii="Times New Roman" w:eastAsia="Times New Roman" w:hAnsi="Times New Roman" w:cs="Times New Roman"/>
          <w:color w:val="000000"/>
          <w:sz w:val="24"/>
          <w:szCs w:val="24"/>
          <w:lang w:val="en-US"/>
        </w:rPr>
        <w:t>Reduksi data termasuk dalam kategori pekejaan analisis data. Data yang berupa catatan lapangan (Field notes) jumlahnya sangat banyak, untuk itu perlu dicatat secara teliti dan rinci. Mereduksi data berarti merangkum, memilih hal-hal yang pokok, memfokuskan pada hal-hal yang penting, dicari tema polanya. Reduksi data merupakan prose berfikir sensitif yang membutuhkan kecerdasan dan keluasan serta kedalaman wawasan yang tinggi. (Sugiono. 2011:247)</w:t>
      </w:r>
    </w:p>
    <w:p w14:paraId="2873444A" w14:textId="77777777" w:rsidR="00100824" w:rsidRPr="00464FD1" w:rsidRDefault="00100824" w:rsidP="00100824">
      <w:pPr>
        <w:pStyle w:val="ListParagraph"/>
        <w:spacing w:after="0" w:line="240" w:lineRule="auto"/>
        <w:ind w:left="426" w:firstLine="400"/>
        <w:jc w:val="both"/>
        <w:rPr>
          <w:rFonts w:ascii="Times New Roman" w:eastAsia="Times New Roman" w:hAnsi="Times New Roman" w:cs="Times New Roman"/>
          <w:color w:val="000000"/>
          <w:sz w:val="24"/>
          <w:szCs w:val="24"/>
          <w:lang w:val="en-US"/>
        </w:rPr>
      </w:pPr>
      <w:r w:rsidRPr="00464FD1">
        <w:rPr>
          <w:rFonts w:ascii="Times New Roman" w:eastAsia="Times New Roman" w:hAnsi="Times New Roman" w:cs="Times New Roman"/>
          <w:color w:val="000000"/>
          <w:sz w:val="24"/>
          <w:szCs w:val="24"/>
          <w:lang w:val="en-US"/>
        </w:rPr>
        <w:t>Display Data. Hasil reduksi perlu di “display” secara tertentu untuk masing-masing pola, kategori, fokus, tema yang hendak dipahami dan dimengerti persoalannya. Display data dapat membantu peneliti untuk dapat melihat gambaran keseluruhan atau bagian tertentu dari hasil penelitian. Dalam penelitian kualitatif, penyajian data bisa dilakukan dalam bentuk uraian singkat, bagan, hubungan antar kategori, flowchart dan sejenisnya. Yang digunakan untuk menyajikan data dalam penelitian kualitatif adalah dengan teks yang bersifat naratif.</w:t>
      </w:r>
    </w:p>
    <w:p w14:paraId="77B060B8" w14:textId="690F82B4" w:rsidR="00100824" w:rsidRPr="00464FD1" w:rsidRDefault="00100824" w:rsidP="0010082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464FD1">
        <w:rPr>
          <w:rFonts w:ascii="Times New Roman" w:eastAsia="Times New Roman" w:hAnsi="Times New Roman" w:cs="Times New Roman"/>
          <w:color w:val="000000"/>
          <w:sz w:val="24"/>
          <w:szCs w:val="24"/>
        </w:rPr>
        <w:lastRenderedPageBreak/>
        <w:t>Penarikan Kesimpulan. Langkah ketiga dalam analisis data kualitatif menurut Miles dan Huberman adalah penarikan kesimpulan dan verifikasi. Kesimpulan awal yang dikemukakan masih bersifat sementara, dan akan berubah bila tidak ditemukan bukti-bukti kuat yang mendukung pada tahap pengumpulan data berikutnya. Dengan demikian, kesimpulan dalam penelitian kualitatif mungkin dapat menjawab rumusan masalah yang dirumuskan sejak awal, tetapi mungkin juga tidak, sebab penelitian ini masih bersifat sementara dan akan berkembang setelah penelitian berada di lapangan</w:t>
      </w:r>
    </w:p>
    <w:p w14:paraId="2C7A9F98" w14:textId="77777777" w:rsidR="00100824" w:rsidRDefault="0010082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rPr>
      </w:pPr>
    </w:p>
    <w:p w14:paraId="75F631A9" w14:textId="77777777" w:rsidR="00635120" w:rsidRDefault="00000000">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PENELITIAN DAN PEMBAHASAN (12 Pt)</w:t>
      </w:r>
    </w:p>
    <w:p w14:paraId="1463275E" w14:textId="77777777" w:rsidR="00635120" w:rsidRDefault="00000000">
      <w:pPr>
        <w:numPr>
          <w:ilvl w:val="1"/>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Penelitian</w:t>
      </w:r>
    </w:p>
    <w:p w14:paraId="53BB14B1" w14:textId="77777777" w:rsidR="00464FD1" w:rsidRPr="00464FD1" w:rsidRDefault="00464FD1" w:rsidP="00464F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464FD1">
        <w:rPr>
          <w:rFonts w:ascii="Times New Roman" w:eastAsia="Times New Roman" w:hAnsi="Times New Roman" w:cs="Times New Roman"/>
          <w:color w:val="000000"/>
          <w:sz w:val="24"/>
          <w:szCs w:val="24"/>
        </w:rPr>
        <w:t>Data hasil penelitian yang diperoleh melalui wawancara, observasi, dan dokumentasi dicapai dalam tiga tahap: persiapan, pelaksanaan (pengambilan data), dan analisis data. Pelaksanaan penelitian ini dapat digambarkan seperti bagan di bawah ini:</w:t>
      </w:r>
    </w:p>
    <w:p w14:paraId="4B15ACE8" w14:textId="77777777" w:rsidR="00464FD1" w:rsidRPr="00464FD1" w:rsidRDefault="00464FD1" w:rsidP="00464FD1">
      <w:pPr>
        <w:pStyle w:val="ListParagraph"/>
        <w:spacing w:after="0" w:line="240" w:lineRule="auto"/>
        <w:jc w:val="both"/>
        <w:rPr>
          <w:rFonts w:ascii="Times New Roman" w:eastAsia="Times New Roman" w:hAnsi="Times New Roman" w:cs="Times New Roman"/>
          <w:color w:val="000000"/>
          <w:sz w:val="24"/>
          <w:szCs w:val="24"/>
        </w:rPr>
      </w:pPr>
      <w:r w:rsidRPr="00464FD1">
        <w:drawing>
          <wp:anchor distT="0" distB="0" distL="114300" distR="114300" simplePos="0" relativeHeight="251659264" behindDoc="0" locked="0" layoutInCell="1" allowOverlap="1" wp14:anchorId="1023EE64" wp14:editId="660C60C0">
            <wp:simplePos x="0" y="0"/>
            <wp:positionH relativeFrom="margin">
              <wp:posOffset>1546860</wp:posOffset>
            </wp:positionH>
            <wp:positionV relativeFrom="paragraph">
              <wp:posOffset>47625</wp:posOffset>
            </wp:positionV>
            <wp:extent cx="3990975" cy="1304925"/>
            <wp:effectExtent l="0" t="0" r="9525" b="9525"/>
            <wp:wrapNone/>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14:sizeRelH relativeFrom="page">
              <wp14:pctWidth>0</wp14:pctWidth>
            </wp14:sizeRelH>
            <wp14:sizeRelV relativeFrom="page">
              <wp14:pctHeight>0</wp14:pctHeight>
            </wp14:sizeRelV>
          </wp:anchor>
        </w:drawing>
      </w:r>
    </w:p>
    <w:p w14:paraId="19971B9F" w14:textId="77777777" w:rsidR="00464FD1" w:rsidRPr="00464FD1" w:rsidRDefault="00464FD1" w:rsidP="00464FD1">
      <w:pPr>
        <w:pStyle w:val="ListParagraph"/>
        <w:spacing w:after="0" w:line="240" w:lineRule="auto"/>
        <w:jc w:val="both"/>
        <w:rPr>
          <w:rFonts w:ascii="Cambria" w:hAnsi="Cambria" w:cs="Times New Roman"/>
          <w:color w:val="000000"/>
          <w:szCs w:val="24"/>
        </w:rPr>
      </w:pPr>
    </w:p>
    <w:p w14:paraId="550B6659" w14:textId="77777777" w:rsidR="00464FD1" w:rsidRPr="00464FD1" w:rsidRDefault="00464FD1" w:rsidP="00464FD1">
      <w:pPr>
        <w:pStyle w:val="ListParagraph"/>
        <w:spacing w:after="0" w:line="240" w:lineRule="auto"/>
        <w:jc w:val="both"/>
        <w:rPr>
          <w:rFonts w:ascii="Cambria" w:hAnsi="Cambria" w:cs="Times New Roman"/>
          <w:color w:val="000000"/>
          <w:szCs w:val="24"/>
        </w:rPr>
      </w:pPr>
    </w:p>
    <w:p w14:paraId="31623807" w14:textId="77777777" w:rsidR="00464FD1" w:rsidRPr="00464FD1" w:rsidRDefault="00464FD1" w:rsidP="00464FD1">
      <w:pPr>
        <w:pStyle w:val="ListParagraph"/>
        <w:spacing w:after="0" w:line="240" w:lineRule="auto"/>
        <w:jc w:val="both"/>
        <w:rPr>
          <w:rFonts w:ascii="Cambria" w:hAnsi="Cambria" w:cs="Times New Roman"/>
          <w:color w:val="000000"/>
          <w:szCs w:val="24"/>
        </w:rPr>
      </w:pPr>
    </w:p>
    <w:p w14:paraId="200C3A43" w14:textId="77777777" w:rsidR="00464FD1" w:rsidRPr="00464FD1" w:rsidRDefault="00464FD1" w:rsidP="00464FD1">
      <w:pPr>
        <w:pStyle w:val="ListParagraph"/>
        <w:spacing w:after="0" w:line="240" w:lineRule="auto"/>
        <w:jc w:val="both"/>
        <w:rPr>
          <w:rFonts w:ascii="Cambria" w:hAnsi="Cambria" w:cs="Times New Roman"/>
          <w:color w:val="000000"/>
          <w:szCs w:val="24"/>
        </w:rPr>
      </w:pPr>
    </w:p>
    <w:p w14:paraId="06DDD3AC" w14:textId="77777777" w:rsidR="00464FD1" w:rsidRDefault="00464F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41B1EA75" w14:textId="1C6D49D8" w:rsidR="00464FD1" w:rsidRDefault="00464F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27B69C31" w14:textId="2392CA89" w:rsidR="00464FD1" w:rsidRDefault="00464F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5170AF3A" w14:textId="1BE6F8B7" w:rsidR="00464FD1" w:rsidRPr="00464FD1" w:rsidRDefault="00464FD1" w:rsidP="00464F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b/>
          <w:bCs/>
          <w:color w:val="000000"/>
          <w:sz w:val="24"/>
          <w:szCs w:val="24"/>
        </w:rPr>
      </w:pPr>
      <w:r w:rsidRPr="00464FD1">
        <w:rPr>
          <w:rFonts w:ascii="Times New Roman" w:eastAsia="Times New Roman" w:hAnsi="Times New Roman" w:cs="Times New Roman"/>
          <w:b/>
          <w:bCs/>
          <w:color w:val="000000"/>
          <w:sz w:val="24"/>
          <w:szCs w:val="24"/>
        </w:rPr>
        <w:t>Bagan 1. Gambaran pelaksanaan penelitian</w:t>
      </w:r>
    </w:p>
    <w:p w14:paraId="62680854" w14:textId="77777777" w:rsidR="00464FD1" w:rsidRDefault="00464FD1" w:rsidP="00464F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Cambria" w:hAnsi="Cambria" w:cs="Times New Roman"/>
          <w:color w:val="000000"/>
          <w:szCs w:val="24"/>
        </w:rPr>
      </w:pPr>
    </w:p>
    <w:p w14:paraId="04BF3D1C" w14:textId="06E03543" w:rsidR="00464FD1" w:rsidRDefault="00464FD1" w:rsidP="00464F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Cambria" w:hAnsi="Cambria" w:cs="Times New Roman"/>
          <w:color w:val="000000"/>
          <w:szCs w:val="24"/>
        </w:rPr>
      </w:pPr>
      <w:r>
        <w:rPr>
          <w:rFonts w:ascii="Cambria" w:hAnsi="Cambria" w:cs="Times New Roman"/>
          <w:color w:val="000000"/>
          <w:szCs w:val="24"/>
        </w:rPr>
        <w:t>Bagan di atas</w:t>
      </w:r>
      <w:r w:rsidRPr="008F6A69">
        <w:rPr>
          <w:rFonts w:ascii="Cambria" w:hAnsi="Cambria" w:cs="Times New Roman"/>
          <w:color w:val="000000"/>
          <w:szCs w:val="24"/>
        </w:rPr>
        <w:t xml:space="preserve"> ini berupaya untuk memudahkan </w:t>
      </w:r>
      <w:r>
        <w:rPr>
          <w:rFonts w:ascii="Cambria" w:hAnsi="Cambria" w:cs="Times New Roman"/>
          <w:color w:val="000000"/>
          <w:szCs w:val="24"/>
        </w:rPr>
        <w:t>peneliti</w:t>
      </w:r>
      <w:r w:rsidRPr="008F6A69">
        <w:rPr>
          <w:rFonts w:ascii="Cambria" w:hAnsi="Cambria" w:cs="Times New Roman"/>
          <w:color w:val="000000"/>
          <w:szCs w:val="24"/>
        </w:rPr>
        <w:t xml:space="preserve"> dalam </w:t>
      </w:r>
      <w:r>
        <w:rPr>
          <w:rFonts w:ascii="Cambria" w:hAnsi="Cambria" w:cs="Times New Roman"/>
          <w:color w:val="000000"/>
          <w:szCs w:val="24"/>
        </w:rPr>
        <w:t>melaksanakan penelitian</w:t>
      </w:r>
      <w:r w:rsidRPr="008F6A69">
        <w:rPr>
          <w:rFonts w:ascii="Cambria" w:hAnsi="Cambria" w:cs="Times New Roman"/>
          <w:color w:val="000000"/>
          <w:szCs w:val="24"/>
        </w:rPr>
        <w:t xml:space="preserve">. </w:t>
      </w:r>
      <w:r>
        <w:rPr>
          <w:rFonts w:ascii="Cambria" w:hAnsi="Cambria" w:cs="Times New Roman"/>
          <w:color w:val="000000"/>
          <w:szCs w:val="24"/>
        </w:rPr>
        <w:t xml:space="preserve"> Sesuai </w:t>
      </w:r>
      <w:r w:rsidRPr="00464FD1">
        <w:rPr>
          <w:rFonts w:ascii="Times New Roman" w:eastAsia="Times New Roman" w:hAnsi="Times New Roman" w:cs="Times New Roman"/>
          <w:color w:val="000000"/>
          <w:sz w:val="24"/>
          <w:szCs w:val="24"/>
        </w:rPr>
        <w:t>dengan</w:t>
      </w:r>
      <w:r>
        <w:rPr>
          <w:rFonts w:ascii="Cambria" w:hAnsi="Cambria" w:cs="Times New Roman"/>
          <w:color w:val="000000"/>
          <w:szCs w:val="24"/>
        </w:rPr>
        <w:t xml:space="preserve"> tahapan di atas, maka dapat dijabarkan sebagai berikut:</w:t>
      </w:r>
    </w:p>
    <w:p w14:paraId="37980129" w14:textId="77777777" w:rsidR="00464FD1" w:rsidRPr="00A52EBB" w:rsidRDefault="00464FD1" w:rsidP="00464FD1">
      <w:pPr>
        <w:pStyle w:val="ListParagraph"/>
        <w:numPr>
          <w:ilvl w:val="0"/>
          <w:numId w:val="5"/>
        </w:numPr>
        <w:spacing w:after="0" w:line="240" w:lineRule="auto"/>
        <w:jc w:val="both"/>
        <w:rPr>
          <w:rFonts w:ascii="Cambria" w:hAnsi="Cambria" w:cs="Times New Roman"/>
          <w:b/>
          <w:bCs/>
          <w:color w:val="000000"/>
          <w:szCs w:val="24"/>
        </w:rPr>
      </w:pPr>
      <w:r w:rsidRPr="00A52EBB">
        <w:rPr>
          <w:rFonts w:ascii="Cambria" w:hAnsi="Cambria" w:cs="Times New Roman"/>
          <w:b/>
          <w:bCs/>
          <w:color w:val="000000"/>
          <w:szCs w:val="24"/>
        </w:rPr>
        <w:t>Tahap perencanaan</w:t>
      </w:r>
    </w:p>
    <w:p w14:paraId="5D715F41" w14:textId="77777777" w:rsidR="00464FD1" w:rsidRPr="00464FD1" w:rsidRDefault="00464FD1" w:rsidP="00464F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Pr>
          <w:rFonts w:ascii="Cambria" w:hAnsi="Cambria" w:cs="Times New Roman"/>
          <w:color w:val="000000"/>
          <w:szCs w:val="24"/>
        </w:rPr>
        <w:t>Da</w:t>
      </w:r>
      <w:r w:rsidRPr="00464FD1">
        <w:rPr>
          <w:rFonts w:ascii="Times New Roman" w:eastAsia="Times New Roman" w:hAnsi="Times New Roman" w:cs="Times New Roman"/>
          <w:color w:val="000000"/>
          <w:sz w:val="24"/>
          <w:szCs w:val="24"/>
        </w:rPr>
        <w:t>lam tahap ini, peneliti berkonsultasi dengan pihak terkait trutama terhadap guru kelas untuk mempersiapkan segala sesutau yang dibuthkan dalam hal proses pengambilan data di lapangan, kegiatan perencanaan ini meliputi mempersiapkan lembar observasi, wawancara maupun hal-hal yang dapat didokumentasikan dalam parolehan data di lapangan. Observasi yang akan digunakan adalah kegiatan pengamatan langsung kegiatan siswa dan guru dalam kegiatan outbound yang dapat membantu proses perkembangan anak. Kegiatan wawancara digunakan peneliti untuk mendapatkan keterangan keterangan lisan dengan orang lain yaitu kepada guru maupun siswa setelah melaksanakan pembelajaran melalui kegiatan outbound. Rencana dokumentasi. Kegiatan dokumentasi yang berkaitan dengan mengambil data catatan peristiwa selama kegiatan pembelajaran memalui kegiatan outbound untuk menunjang hasil penelitian penelitian.</w:t>
      </w:r>
    </w:p>
    <w:p w14:paraId="616026E4" w14:textId="77777777" w:rsidR="00464FD1" w:rsidRPr="00464FD1" w:rsidRDefault="00464FD1" w:rsidP="00464F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464FD1">
        <w:rPr>
          <w:rFonts w:ascii="Times New Roman" w:eastAsia="Times New Roman" w:hAnsi="Times New Roman" w:cs="Times New Roman"/>
          <w:color w:val="000000"/>
          <w:sz w:val="24"/>
          <w:szCs w:val="24"/>
        </w:rPr>
        <w:t xml:space="preserve">Peneliti berkolaborasi dan berkonsultasi dengan guru kelas dalam proses mempersiapkan perencanaan penelitian, karena guru merupakan orang yang paling dekat dengan anak didik, yang paling tau situasi dan kondusi di sekolah terutama dalam kelas yaitu kegiatan pembelajaran, sehingga dengan bantuan guru inilah, peneliti diharpkan mendapatkan data sedetil mungkin. Melihat peran guru sebagai pendidik, memainkan peran penting dalam mengembangkan rencana pembelajaran. Menurut salah seorang guru, literasi siswa akan meningkat jika mengikuti kegiatan pengembangan keterampilan yang menitikberatkan pada proses pembelajaran melalui kegiatan pengalaman langsung, yaitu salah satunya adalah kegiatan outbound. </w:t>
      </w:r>
    </w:p>
    <w:p w14:paraId="40059FCD" w14:textId="77777777" w:rsidR="00464FD1" w:rsidRPr="00A52EBB" w:rsidRDefault="00464FD1" w:rsidP="00464FD1">
      <w:pPr>
        <w:pStyle w:val="ListParagraph"/>
        <w:numPr>
          <w:ilvl w:val="0"/>
          <w:numId w:val="5"/>
        </w:numPr>
        <w:spacing w:after="0" w:line="240" w:lineRule="auto"/>
        <w:jc w:val="both"/>
        <w:rPr>
          <w:rFonts w:ascii="Cambria" w:hAnsi="Cambria" w:cs="Times New Roman"/>
          <w:b/>
          <w:bCs/>
          <w:color w:val="000000"/>
          <w:szCs w:val="24"/>
        </w:rPr>
      </w:pPr>
      <w:r w:rsidRPr="00A52EBB">
        <w:rPr>
          <w:rFonts w:ascii="Cambria" w:hAnsi="Cambria" w:cs="Times New Roman"/>
          <w:b/>
          <w:bCs/>
          <w:color w:val="000000"/>
          <w:szCs w:val="24"/>
        </w:rPr>
        <w:t>Tahap pelaksanaan</w:t>
      </w:r>
    </w:p>
    <w:p w14:paraId="32D06187" w14:textId="77777777" w:rsidR="00464FD1" w:rsidRPr="00464FD1" w:rsidRDefault="00464FD1" w:rsidP="00464F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464FD1">
        <w:rPr>
          <w:rFonts w:ascii="Times New Roman" w:eastAsia="Times New Roman" w:hAnsi="Times New Roman" w:cs="Times New Roman"/>
          <w:color w:val="000000"/>
          <w:sz w:val="24"/>
          <w:szCs w:val="24"/>
        </w:rPr>
        <w:t xml:space="preserve">Setelah tahap perencanaan, maka Langkah selanjutnya adalah tahap pelaksanaan, dimana tahap pelaksanaan ini adalah proses pengambilan data di lapangan.  Tahap ini langsung pelaksanaan observasi wawancara dan dokuemntasi kegiatan pembalajaran terutama dalam aspek pengembangan </w:t>
      </w:r>
      <w:r w:rsidRPr="00464FD1">
        <w:rPr>
          <w:rFonts w:ascii="Times New Roman" w:eastAsia="Times New Roman" w:hAnsi="Times New Roman" w:cs="Times New Roman"/>
          <w:color w:val="000000"/>
          <w:sz w:val="24"/>
          <w:szCs w:val="24"/>
        </w:rPr>
        <w:lastRenderedPageBreak/>
        <w:t>motorik kasar melalui kegiatan outbound pada Anak Usia Dini di Kelompok Bermain (KB) Nurul Azhar Aisyiyah Sumber Malang Situbondo.</w:t>
      </w:r>
    </w:p>
    <w:p w14:paraId="7F3A3AA7" w14:textId="772F2318" w:rsidR="00464FD1" w:rsidRPr="00464FD1" w:rsidRDefault="00464FD1" w:rsidP="00464F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464FD1">
        <w:rPr>
          <w:rFonts w:ascii="Times New Roman" w:eastAsia="Times New Roman" w:hAnsi="Times New Roman" w:cs="Times New Roman"/>
          <w:color w:val="000000"/>
          <w:sz w:val="24"/>
          <w:szCs w:val="24"/>
        </w:rPr>
        <w:t>Kegiatan Outbound dapat membantu proses perkembangan anak usia dini, yaitu dapat memberikan simulasi kehidupan yang diekspresikan dalam bentuk permainan kreatif, edukatif dan rekreatif. Permainan Outbound bisa dolaksanakan secara individual maupun kelompok, dalam hal ini bertujuan untuk pengembangan diri anak (personal development) dan kelompok (team development)</w:t>
      </w:r>
      <w:r w:rsidRPr="00464FD1">
        <w:rPr>
          <w:rFonts w:ascii="Times New Roman" w:eastAsia="Times New Roman" w:hAnsi="Times New Roman" w:cs="Times New Roman"/>
          <w:color w:val="000000"/>
          <w:sz w:val="24"/>
          <w:szCs w:val="24"/>
        </w:rPr>
        <w:fldChar w:fldCharType="begin" w:fldLock="1"/>
      </w:r>
      <w:r w:rsidR="00F11049">
        <w:rPr>
          <w:rFonts w:ascii="Times New Roman" w:eastAsia="Times New Roman" w:hAnsi="Times New Roman" w:cs="Times New Roman"/>
          <w:color w:val="000000"/>
          <w:sz w:val="24"/>
          <w:szCs w:val="24"/>
        </w:rPr>
        <w:instrText>ADDIN CSL_CITATION {"citationItems":[{"id":"ITEM-1","itemData":{"author":[{"dropping-particle":"","family":"Febrianti, Ayu","given":"Kiki","non-dropping-particle":"","parse-names":false,"suffix":""}],"id":"ITEM-1","issued":{"date-parts":[["2017"]]},"publisher":"FKIP Universitas Muhammadiyah Surakarta","publisher-place":"Surakarta","title":"Pengaruh Kegiatan Outbound terhadap Kemampuan Motorik Kasar pada Anak Kelompok B di TK 02 Ngemplak Karangpan dan Karanganyar Tahun Ajaran 2016/2017","type":"book"},"uris":["http://www.mendeley.com/documents/?uuid=5bac729d-6b3a-4e20-b70b-4e25c0bed61a"]},{"id":"ITEM-2","itemData":{"DOI":"https://doi.org/10.31949/ra.v1i1.2593","abstract":"… 6 tahun mampu menggerakan anggota tubuhnya untuk melakukan aktivitas fisik secara terkoordinasi … Santrock (2007: 213) mengungkapkan bahwa keterampilan motorik kasar merupakan keterampilan … Kepala sekolah sebaiknya menjaga hubungan baik antara kepala sekolah …","author":[{"dropping-particle":"","family":"Dewi","given":"Sinta","non-dropping-particle":"","parse-names":false,"suffix":""},{"dropping-particle":"","family":"Mas'ud","given":"","non-dropping-particle":"","parse-names":false,"suffix":""},{"dropping-particle":"","family":"Aziizah","given":"Sarah Aulia","non-dropping-particle":"","parse-names":false,"suffix":""}],"container-title":"Jurnal Pendidikan Islam Anak Usia Dini","id":"ITEM-2","issue":"1","issued":{"date-parts":[["2020"]]},"page":"1-11","title":"Pengaruh Kegiatan Outbound Terhadap Motorik Kasar Anak di Kelompok A RA AL-Fattah Blok Sukamurni Desa Maja Selatan Kecamatan Maja","type":"article-journal","volume":"Vol. 1(1)"},"uris":["http://www.mendeley.com/documents/?uuid=3dcc4356-7ae1-4509-8963-234ca9a4db3a"]}],"mendeley":{"formattedCitation":"(Dewi et al., 2020; Febrianti, Ayu, 2017)","plainTextFormattedCitation":"(Dewi et al., 2020; Febrianti, Ayu, 2017)","previouslyFormattedCitation":"(Dewi et al., 2020; Febrianti, Ayu, 2017)"},"properties":{"noteIndex":0},"schema":"https://github.com/citation-style-language/schema/raw/master/csl-citation.json"}</w:instrText>
      </w:r>
      <w:r w:rsidRPr="00464FD1">
        <w:rPr>
          <w:rFonts w:ascii="Times New Roman" w:eastAsia="Times New Roman" w:hAnsi="Times New Roman" w:cs="Times New Roman"/>
          <w:color w:val="000000"/>
          <w:sz w:val="24"/>
          <w:szCs w:val="24"/>
        </w:rPr>
        <w:fldChar w:fldCharType="separate"/>
      </w:r>
      <w:r w:rsidR="00121F12" w:rsidRPr="00121F12">
        <w:rPr>
          <w:rFonts w:ascii="Times New Roman" w:eastAsia="Times New Roman" w:hAnsi="Times New Roman" w:cs="Times New Roman"/>
          <w:noProof/>
          <w:color w:val="000000"/>
          <w:sz w:val="24"/>
          <w:szCs w:val="24"/>
        </w:rPr>
        <w:t>(Dewi et al., 2020; Febrianti, Ayu, 2017)</w:t>
      </w:r>
      <w:r w:rsidRPr="00464FD1">
        <w:rPr>
          <w:rFonts w:ascii="Times New Roman" w:eastAsia="Times New Roman" w:hAnsi="Times New Roman" w:cs="Times New Roman"/>
          <w:color w:val="000000"/>
          <w:sz w:val="24"/>
          <w:szCs w:val="24"/>
        </w:rPr>
        <w:fldChar w:fldCharType="end"/>
      </w:r>
      <w:r w:rsidRPr="00464FD1">
        <w:rPr>
          <w:rFonts w:ascii="Times New Roman" w:eastAsia="Times New Roman" w:hAnsi="Times New Roman" w:cs="Times New Roman"/>
          <w:color w:val="000000"/>
          <w:sz w:val="24"/>
          <w:szCs w:val="24"/>
        </w:rPr>
        <w:t>.</w:t>
      </w:r>
    </w:p>
    <w:p w14:paraId="77E904DD" w14:textId="26281DED" w:rsidR="00464FD1" w:rsidRPr="00464FD1" w:rsidRDefault="00464FD1" w:rsidP="00464F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464FD1">
        <w:rPr>
          <w:rFonts w:ascii="Times New Roman" w:eastAsia="Times New Roman" w:hAnsi="Times New Roman" w:cs="Times New Roman"/>
          <w:color w:val="000000"/>
          <w:sz w:val="24"/>
          <w:szCs w:val="24"/>
        </w:rPr>
        <w:t>Permainan melalui kegiatan outbound bagi anak merupakan hal yang sangat lucu, menarik, menyenangkan, dan berbeda membuat anak tertarik untuk mengikuti dan melakukannya. Sehingga, tanpa disadari, anak-anak tersebut sudah melakukan permainan yang pada hakekatnya anak sudah malakukan simulasi kehidupan. Permainan dalam kegaiatan outbound tersebut secara otomatis telah mengembangkan kemampuan berpikir, menjalankan peran, dan belajar menyelesaikan permasalahan yang mereka hadapi dengan praktik secara langsung terutama dalam hal pengembangan motoric kasar anak</w:t>
      </w:r>
      <w:r w:rsidRPr="00464FD1">
        <w:rPr>
          <w:rFonts w:ascii="Times New Roman" w:eastAsia="Times New Roman" w:hAnsi="Times New Roman" w:cs="Times New Roman"/>
          <w:color w:val="000000"/>
          <w:sz w:val="24"/>
          <w:szCs w:val="24"/>
        </w:rPr>
        <w:fldChar w:fldCharType="begin" w:fldLock="1"/>
      </w:r>
      <w:r w:rsidR="00F11049">
        <w:rPr>
          <w:rFonts w:ascii="Times New Roman" w:eastAsia="Times New Roman" w:hAnsi="Times New Roman" w:cs="Times New Roman"/>
          <w:color w:val="000000"/>
          <w:sz w:val="24"/>
          <w:szCs w:val="24"/>
        </w:rPr>
        <w:instrText>ADDIN CSL_CITATION {"citationItems":[{"id":"ITEM-1","itemData":{"DOI":"10.23917/bkkndik.v1i2.10772","abstract":"Masa prasekolah termasuk masa-masa bermain untuk anak. Belajar sambil bermain pun dapat berpengaruh terhadap perkembangan sistem motorik anak, terutama pada anak usia prasekolah. Maka, dibuatlah metode pembelajaran yang menarik agar anak merasa senang dan semangat untuk belajar, yaitu metode Outbound. Selain dapat meningkatkan sistem motorik anak, metode ini dibuat untuk mengenalkan anak pada lingkungan sekitar. Pengabdian ini bertujuan memaparkan dampak atau pengaruh adanya kegiatan Outbound dan cara mengembangkan sistem motorik melalui permainan di dalam Outbound. Hasil pengabdian menunjukkan bahwa adanya permainan dalam kegiatan Outbound yang dilakukan KB Aisyiyah Jonggrangan, Klaten Utara memberikan pengaruh yang signifikan terhadap hasil belajar dan perkembangan sistem motorik anak. Pengabdian ini penting dilakukan sebagai bentuk upaya yang dapat dilakukan dalam pengembangan metode pembelajaran, karena pada dasarnya pembelajaran bisa dilakukan di mana saja, baik di dalam maupun di luar ruangan atau alam terbuka.","author":[{"dropping-particle":"","family":"Wardhani","given":"Puspita Indra","non-dropping-particle":"","parse-names":false,"suffix":""},{"dropping-particle":"","family":"Sarjono","given":"Ardi Ade","non-dropping-particle":"","parse-names":false,"suffix":""},{"dropping-particle":"","family":"Prahesti","given":"Faricha Sarah","non-dropping-particle":"","parse-names":false,"suffix":""},{"dropping-particle":"","family":"Hajandi","given":"Femilla Aphrodite Wido","non-dropping-particle":"","parse-names":false,"suffix":""},{"dropping-particle":"","family":"Ariesta","given":"Wiwik","non-dropping-particle":"","parse-names":false,"suffix":""},{"dropping-particle":"","family":"Ardiansyah","given":"Juanda","non-dropping-particle":"","parse-names":false,"suffix":""},{"dropping-particle":"","family":"Noviyanti","given":"Hanik","non-dropping-particle":"","parse-names":false,"suffix":""},{"dropping-particle":"","family":"Nurdeni","given":"Rizka Arti","non-dropping-particle":"","parse-names":false,"suffix":""},{"dropping-particle":"","family":"Listiawati","given":"Yulli","non-dropping-particle":"","parse-names":false,"suffix":""}],"container-title":"Buletin KKN Pendidikan","id":"ITEM-1","issue":"2","issued":{"date-parts":[["2020"]]},"page":"63-69","title":"Peningkatan Sistem Motorik Anak Usia Prasekolah melalui kegiatan Outbound di KB Aisyiyah Jonggrangan, Klaten","type":"article-journal","volume":"1"},"uris":["http://www.mendeley.com/documents/?uuid=4570ba51-c862-4e31-845d-b3d439b1510b"]}],"mendeley":{"formattedCitation":"(Wardhani et al., 2020)","plainTextFormattedCitation":"(Wardhani et al., 2020)","previouslyFormattedCitation":"(Wardhani et al., 2020)"},"properties":{"noteIndex":0},"schema":"https://github.com/citation-style-language/schema/raw/master/csl-citation.json"}</w:instrText>
      </w:r>
      <w:r w:rsidRPr="00464FD1">
        <w:rPr>
          <w:rFonts w:ascii="Times New Roman" w:eastAsia="Times New Roman" w:hAnsi="Times New Roman" w:cs="Times New Roman"/>
          <w:color w:val="000000"/>
          <w:sz w:val="24"/>
          <w:szCs w:val="24"/>
        </w:rPr>
        <w:fldChar w:fldCharType="separate"/>
      </w:r>
      <w:r w:rsidR="00121F12" w:rsidRPr="00121F12">
        <w:rPr>
          <w:rFonts w:ascii="Times New Roman" w:eastAsia="Times New Roman" w:hAnsi="Times New Roman" w:cs="Times New Roman"/>
          <w:noProof/>
          <w:color w:val="000000"/>
          <w:sz w:val="24"/>
          <w:szCs w:val="24"/>
        </w:rPr>
        <w:t>(Wardhani et al., 2020)</w:t>
      </w:r>
      <w:r w:rsidRPr="00464FD1">
        <w:rPr>
          <w:rFonts w:ascii="Times New Roman" w:eastAsia="Times New Roman" w:hAnsi="Times New Roman" w:cs="Times New Roman"/>
          <w:color w:val="000000"/>
          <w:sz w:val="24"/>
          <w:szCs w:val="24"/>
        </w:rPr>
        <w:fldChar w:fldCharType="end"/>
      </w:r>
      <w:r w:rsidRPr="00464FD1">
        <w:rPr>
          <w:rFonts w:ascii="Times New Roman" w:eastAsia="Times New Roman" w:hAnsi="Times New Roman" w:cs="Times New Roman"/>
          <w:color w:val="000000"/>
          <w:sz w:val="24"/>
          <w:szCs w:val="24"/>
        </w:rPr>
        <w:t>.</w:t>
      </w:r>
    </w:p>
    <w:p w14:paraId="416C7737" w14:textId="346AC789" w:rsidR="00464FD1" w:rsidRPr="00464FD1" w:rsidRDefault="00464FD1" w:rsidP="00464F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464FD1">
        <w:rPr>
          <w:rFonts w:ascii="Times New Roman" w:eastAsia="Times New Roman" w:hAnsi="Times New Roman" w:cs="Times New Roman"/>
          <w:color w:val="000000"/>
          <w:sz w:val="24"/>
          <w:szCs w:val="24"/>
        </w:rPr>
        <w:t xml:space="preserve">Bermain di luar ruangan ataupun kelas penekanannya lebih kepada perkembangan motorik kasar anak, di antaranya koordinasi otot kaki, tangan maupun kelenturan badan. Selain itu, bermain di luar ruangan biasanya membutuhkan alat-alat, seperti bola dunia, tangga majemuk, tangga setengah lingkaran, papan titian, papan luncur, jembatan, jungkitan, kuda goyang, ayunan, papan loncat, bak pasir, bak air, dan papan merayap </w:t>
      </w:r>
      <w:r w:rsidRPr="00464FD1">
        <w:rPr>
          <w:rFonts w:ascii="Times New Roman" w:eastAsia="Times New Roman" w:hAnsi="Times New Roman" w:cs="Times New Roman"/>
          <w:color w:val="000000"/>
          <w:sz w:val="24"/>
          <w:szCs w:val="24"/>
        </w:rPr>
        <w:fldChar w:fldCharType="begin" w:fldLock="1"/>
      </w:r>
      <w:r w:rsidR="00F11049">
        <w:rPr>
          <w:rFonts w:ascii="Times New Roman" w:eastAsia="Times New Roman" w:hAnsi="Times New Roman" w:cs="Times New Roman"/>
          <w:color w:val="000000"/>
          <w:sz w:val="24"/>
          <w:szCs w:val="24"/>
        </w:rPr>
        <w:instrText>ADDIN CSL_CITATION {"citationItems":[{"id":"ITEM-1","itemData":{"abstract":"Terbatasnya pengetahuan guru dalam mengembangkan sebuah media pembelajaran memotivasi pelaksanaan Penelitian ini untuk dapat memperbaiki kualitas dari proses kegiatan belajar khususnya kemampuan motorik kasar anak melalui penerapan game outbound tower building cup. Metodologi penelitian yang digunakan adalah penelitian tindakan kelas (classroom action research), yaitu kegiatan yang dilaksanakan dengan mengamati kejadian-kejadian yang terjadi di dalam kelas agar praktik pembelajaran lebih berkualitas. Kesimpulan dari hasil penelitian ini bahwa penerapan game tower building cup dapat meningkatkan kemampuan motorik kasar pada anak TK usia 4-5 tahun di TK X, Semarang","author":[{"dropping-particle":"","family":"Furi","given":"Violiza Vila Delima dan Atika Zahra","non-dropping-particle":"","parse-names":false,"suffix":""}],"container-title":"RECEP : Research in Early Childhood Education and Parenting","id":"ITEM-1","issue":"1","issued":{"date-parts":[["2020"]]},"page":"1-16","title":"Meningkatkan Kemampuan Motorik Kasar Melalui Game Outbound Tower Building Cup pada Anak Kelompok A di TK X Semarang","type":"article-journal","volume":"1"},"uris":["http://www.mendeley.com/documents/?uuid=c9130923-8517-4ffd-97a8-af2252cd32b1"]}],"mendeley":{"formattedCitation":"(Furi, 2020)","plainTextFormattedCitation":"(Furi, 2020)","previouslyFormattedCitation":"(Furi, 2020)"},"properties":{"noteIndex":0},"schema":"https://github.com/citation-style-language/schema/raw/master/csl-citation.json"}</w:instrText>
      </w:r>
      <w:r w:rsidRPr="00464FD1">
        <w:rPr>
          <w:rFonts w:ascii="Times New Roman" w:eastAsia="Times New Roman" w:hAnsi="Times New Roman" w:cs="Times New Roman"/>
          <w:color w:val="000000"/>
          <w:sz w:val="24"/>
          <w:szCs w:val="24"/>
        </w:rPr>
        <w:fldChar w:fldCharType="separate"/>
      </w:r>
      <w:r w:rsidR="00121F12" w:rsidRPr="00121F12">
        <w:rPr>
          <w:rFonts w:ascii="Times New Roman" w:eastAsia="Times New Roman" w:hAnsi="Times New Roman" w:cs="Times New Roman"/>
          <w:noProof/>
          <w:color w:val="000000"/>
          <w:sz w:val="24"/>
          <w:szCs w:val="24"/>
        </w:rPr>
        <w:t>(Furi, 2020)</w:t>
      </w:r>
      <w:r w:rsidRPr="00464FD1">
        <w:rPr>
          <w:rFonts w:ascii="Times New Roman" w:eastAsia="Times New Roman" w:hAnsi="Times New Roman" w:cs="Times New Roman"/>
          <w:color w:val="000000"/>
          <w:sz w:val="24"/>
          <w:szCs w:val="24"/>
        </w:rPr>
        <w:fldChar w:fldCharType="end"/>
      </w:r>
      <w:r w:rsidRPr="00464FD1">
        <w:rPr>
          <w:rFonts w:ascii="Times New Roman" w:eastAsia="Times New Roman" w:hAnsi="Times New Roman" w:cs="Times New Roman"/>
          <w:color w:val="000000"/>
          <w:sz w:val="24"/>
          <w:szCs w:val="24"/>
        </w:rPr>
        <w:t xml:space="preserve">. </w:t>
      </w:r>
    </w:p>
    <w:p w14:paraId="7926463A" w14:textId="77777777" w:rsidR="00464FD1" w:rsidRPr="00464FD1" w:rsidRDefault="00464FD1" w:rsidP="00464F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cs="Times New Roman"/>
          <w:color w:val="000000"/>
          <w:szCs w:val="24"/>
        </w:rPr>
      </w:pPr>
      <w:r w:rsidRPr="00464FD1">
        <w:rPr>
          <w:rFonts w:ascii="Times New Roman" w:eastAsia="Times New Roman" w:hAnsi="Times New Roman" w:cs="Times New Roman"/>
          <w:color w:val="000000"/>
          <w:sz w:val="24"/>
          <w:szCs w:val="24"/>
        </w:rPr>
        <w:t xml:space="preserve">Beberapa hal yang bisa dipersiapkan dalam kegiatan pembelajaran di alam terbuka (Outbound), antara lain: </w:t>
      </w:r>
    </w:p>
    <w:p w14:paraId="4C6129B0" w14:textId="77777777" w:rsidR="00464FD1" w:rsidRPr="00464FD1" w:rsidRDefault="00464FD1" w:rsidP="00464FD1">
      <w:pPr>
        <w:pStyle w:val="ListParagraph"/>
        <w:numPr>
          <w:ilvl w:val="0"/>
          <w:numId w:val="6"/>
        </w:numPr>
        <w:spacing w:after="0" w:line="240" w:lineRule="auto"/>
        <w:jc w:val="both"/>
        <w:rPr>
          <w:rFonts w:ascii="Times New Roman" w:hAnsi="Times New Roman" w:cs="Times New Roman"/>
          <w:color w:val="000000"/>
          <w:sz w:val="24"/>
          <w:szCs w:val="24"/>
        </w:rPr>
      </w:pPr>
      <w:r w:rsidRPr="00464FD1">
        <w:rPr>
          <w:rFonts w:ascii="Times New Roman" w:hAnsi="Times New Roman" w:cs="Times New Roman"/>
          <w:color w:val="000000"/>
          <w:sz w:val="24"/>
          <w:szCs w:val="24"/>
        </w:rPr>
        <w:t xml:space="preserve">Menentukan seperti apa bentuk kegiatan </w:t>
      </w:r>
    </w:p>
    <w:p w14:paraId="46892046" w14:textId="77777777" w:rsidR="00464FD1" w:rsidRPr="00464FD1" w:rsidRDefault="00464FD1" w:rsidP="00464FD1">
      <w:pPr>
        <w:pStyle w:val="ListParagraph"/>
        <w:numPr>
          <w:ilvl w:val="0"/>
          <w:numId w:val="6"/>
        </w:numPr>
        <w:spacing w:after="0" w:line="240" w:lineRule="auto"/>
        <w:jc w:val="both"/>
        <w:rPr>
          <w:rFonts w:ascii="Times New Roman" w:hAnsi="Times New Roman" w:cs="Times New Roman"/>
          <w:color w:val="000000"/>
          <w:sz w:val="24"/>
          <w:szCs w:val="24"/>
        </w:rPr>
      </w:pPr>
      <w:r w:rsidRPr="00464FD1">
        <w:rPr>
          <w:rFonts w:ascii="Times New Roman" w:hAnsi="Times New Roman" w:cs="Times New Roman"/>
          <w:color w:val="000000"/>
          <w:sz w:val="24"/>
          <w:szCs w:val="24"/>
        </w:rPr>
        <w:t xml:space="preserve">Menentukan waktu kegiatan Outbound </w:t>
      </w:r>
    </w:p>
    <w:p w14:paraId="15A80762" w14:textId="77777777" w:rsidR="00464FD1" w:rsidRPr="00464FD1" w:rsidRDefault="00464FD1" w:rsidP="00464FD1">
      <w:pPr>
        <w:pStyle w:val="ListParagraph"/>
        <w:numPr>
          <w:ilvl w:val="0"/>
          <w:numId w:val="6"/>
        </w:numPr>
        <w:spacing w:after="0" w:line="240" w:lineRule="auto"/>
        <w:jc w:val="both"/>
        <w:rPr>
          <w:rFonts w:ascii="Times New Roman" w:hAnsi="Times New Roman" w:cs="Times New Roman"/>
          <w:color w:val="000000"/>
          <w:sz w:val="24"/>
          <w:szCs w:val="24"/>
        </w:rPr>
      </w:pPr>
      <w:r w:rsidRPr="00464FD1">
        <w:rPr>
          <w:rFonts w:ascii="Times New Roman" w:hAnsi="Times New Roman" w:cs="Times New Roman"/>
          <w:color w:val="000000"/>
          <w:sz w:val="24"/>
          <w:szCs w:val="24"/>
        </w:rPr>
        <w:t xml:space="preserve">Mempersiapkan peralatan dan bahan yang dibutuhkan. </w:t>
      </w:r>
    </w:p>
    <w:p w14:paraId="6A2FE7EE" w14:textId="41A61DA9" w:rsidR="00464FD1" w:rsidRPr="00464FD1" w:rsidRDefault="00464FD1" w:rsidP="00464FD1">
      <w:pPr>
        <w:pStyle w:val="ListParagraph"/>
        <w:spacing w:after="0" w:line="240" w:lineRule="auto"/>
        <w:ind w:left="252" w:firstLine="315"/>
        <w:jc w:val="both"/>
        <w:rPr>
          <w:rFonts w:ascii="Times New Roman" w:hAnsi="Times New Roman" w:cs="Times New Roman"/>
          <w:color w:val="000000"/>
          <w:sz w:val="24"/>
          <w:szCs w:val="24"/>
        </w:rPr>
      </w:pPr>
      <w:r w:rsidRPr="00464FD1">
        <w:rPr>
          <w:rFonts w:ascii="Times New Roman" w:hAnsi="Times New Roman" w:cs="Times New Roman"/>
          <w:color w:val="000000"/>
          <w:sz w:val="24"/>
          <w:szCs w:val="24"/>
        </w:rPr>
        <w:t>Tentang cara pelaksanaan Outbound akan dipaparkan</w:t>
      </w:r>
      <w:r w:rsidRPr="00464FD1">
        <w:rPr>
          <w:rFonts w:ascii="Times New Roman" w:hAnsi="Times New Roman" w:cs="Times New Roman"/>
          <w:color w:val="000000"/>
          <w:sz w:val="24"/>
          <w:szCs w:val="24"/>
        </w:rPr>
        <w:fldChar w:fldCharType="begin" w:fldLock="1"/>
      </w:r>
      <w:r w:rsidR="00F11049">
        <w:rPr>
          <w:rFonts w:ascii="Times New Roman" w:hAnsi="Times New Roman" w:cs="Times New Roman"/>
          <w:color w:val="000000"/>
          <w:sz w:val="24"/>
          <w:szCs w:val="24"/>
        </w:rPr>
        <w:instrText>ADDIN CSL_CITATION {"citationItems":[{"id":"ITEM-1","itemData":{"DOI":"10.33222/juara.v5i1.781","ISSN":"2443-1117","abstract":"This study aims to determine the development of gross motor skills of elementary school students through outbound game activities. The research method used was one group pretest-posttest design to find out the motor development of students. Twenty Elementary School students at Tasikmalaya Laboratory in grade 1 were involved in this study. Data collection instruments used were structured observation, field notes, and documentation regarding students' gross motor skills. The results show the highest percentage increase in gross motor skills of students by 41% in the aspect of flexibility and the lowest increase in the aspect of children's ability to throw a ball with a percentage increase in 33%. The conclusion of this study is that outbound activities implemented in the learning process can improve students' gross motor skills.","author":[{"dropping-particle":"","family":"Nur","given":"Lutfi","non-dropping-particle":"","parse-names":false,"suffix":""},{"dropping-particle":"","family":"Giyartini","given":"Rosarina","non-dropping-particle":"","parse-names":false,"suffix":""},{"dropping-particle":"","family":"Sumardi","given":"Sumardi","non-dropping-particle":"","parse-names":false,"suffix":""}],"container-title":"JUARA : Jurnal Olahraga","id":"ITEM-1","issue":"1","issued":{"date-parts":[["2020"]]},"page":"93-99","title":"Gross Motor Skills: Outbound Activities in Elementary Students","type":"article-journal","volume":"5"},"uris":["http://www.mendeley.com/documents/?uuid=ea659ad5-d948-468d-80cf-95df147d340e"]}],"mendeley":{"formattedCitation":"(Nur et al., 2020)","plainTextFormattedCitation":"(Nur et al., 2020)","previouslyFormattedCitation":"(Nur et al., 2020)"},"properties":{"noteIndex":0},"schema":"https://github.com/citation-style-language/schema/raw/master/csl-citation.json"}</w:instrText>
      </w:r>
      <w:r w:rsidRPr="00464FD1">
        <w:rPr>
          <w:rFonts w:ascii="Times New Roman" w:hAnsi="Times New Roman" w:cs="Times New Roman"/>
          <w:color w:val="000000"/>
          <w:sz w:val="24"/>
          <w:szCs w:val="24"/>
        </w:rPr>
        <w:fldChar w:fldCharType="separate"/>
      </w:r>
      <w:r w:rsidR="00121F12" w:rsidRPr="00121F12">
        <w:rPr>
          <w:rFonts w:ascii="Times New Roman" w:hAnsi="Times New Roman" w:cs="Times New Roman"/>
          <w:noProof/>
          <w:color w:val="000000"/>
          <w:sz w:val="24"/>
          <w:szCs w:val="24"/>
        </w:rPr>
        <w:t>(Nur et al., 2020)</w:t>
      </w:r>
      <w:r w:rsidRPr="00464FD1">
        <w:rPr>
          <w:rFonts w:ascii="Times New Roman" w:hAnsi="Times New Roman" w:cs="Times New Roman"/>
          <w:color w:val="000000"/>
          <w:sz w:val="24"/>
          <w:szCs w:val="24"/>
        </w:rPr>
        <w:fldChar w:fldCharType="end"/>
      </w:r>
      <w:r w:rsidRPr="00464FD1">
        <w:rPr>
          <w:rFonts w:ascii="Times New Roman" w:hAnsi="Times New Roman" w:cs="Times New Roman"/>
          <w:color w:val="000000"/>
          <w:sz w:val="24"/>
          <w:szCs w:val="24"/>
        </w:rPr>
        <w:t xml:space="preserve">, di antaranya: </w:t>
      </w:r>
    </w:p>
    <w:p w14:paraId="4AE1918B" w14:textId="77777777" w:rsidR="00464FD1" w:rsidRPr="00464FD1" w:rsidRDefault="00464FD1" w:rsidP="00464FD1">
      <w:pPr>
        <w:pStyle w:val="ListParagraph"/>
        <w:numPr>
          <w:ilvl w:val="0"/>
          <w:numId w:val="7"/>
        </w:numPr>
        <w:spacing w:after="0" w:line="240" w:lineRule="auto"/>
        <w:jc w:val="both"/>
        <w:rPr>
          <w:rFonts w:ascii="Times New Roman" w:hAnsi="Times New Roman" w:cs="Times New Roman"/>
          <w:color w:val="000000"/>
          <w:sz w:val="24"/>
          <w:szCs w:val="24"/>
        </w:rPr>
      </w:pPr>
      <w:r w:rsidRPr="00464FD1">
        <w:rPr>
          <w:rFonts w:ascii="Times New Roman" w:hAnsi="Times New Roman" w:cs="Times New Roman"/>
          <w:color w:val="000000"/>
          <w:sz w:val="24"/>
          <w:szCs w:val="24"/>
        </w:rPr>
        <w:t>Siswa dibagi atas kelompokkelompok</w:t>
      </w:r>
    </w:p>
    <w:p w14:paraId="4A99538B" w14:textId="77777777" w:rsidR="00464FD1" w:rsidRPr="00464FD1" w:rsidRDefault="00464FD1" w:rsidP="00464FD1">
      <w:pPr>
        <w:pStyle w:val="ListParagraph"/>
        <w:numPr>
          <w:ilvl w:val="0"/>
          <w:numId w:val="7"/>
        </w:numPr>
        <w:spacing w:after="0" w:line="240" w:lineRule="auto"/>
        <w:jc w:val="both"/>
        <w:rPr>
          <w:rFonts w:ascii="Times New Roman" w:hAnsi="Times New Roman" w:cs="Times New Roman"/>
          <w:color w:val="000000"/>
          <w:sz w:val="24"/>
          <w:szCs w:val="24"/>
        </w:rPr>
      </w:pPr>
      <w:r w:rsidRPr="00464FD1">
        <w:rPr>
          <w:rFonts w:ascii="Times New Roman" w:hAnsi="Times New Roman" w:cs="Times New Roman"/>
          <w:color w:val="000000"/>
          <w:sz w:val="24"/>
          <w:szCs w:val="24"/>
        </w:rPr>
        <w:t>Adanya penjelasan yang diberikan Guru mengenai benda dan sifatnya yang digunakan dalam Outbound</w:t>
      </w:r>
    </w:p>
    <w:p w14:paraId="7726D15C" w14:textId="77777777" w:rsidR="00464FD1" w:rsidRPr="00464FD1" w:rsidRDefault="00464FD1" w:rsidP="00464FD1">
      <w:pPr>
        <w:pStyle w:val="ListParagraph"/>
        <w:numPr>
          <w:ilvl w:val="0"/>
          <w:numId w:val="7"/>
        </w:numPr>
        <w:spacing w:after="0" w:line="240" w:lineRule="auto"/>
        <w:jc w:val="both"/>
        <w:rPr>
          <w:rFonts w:ascii="Times New Roman" w:hAnsi="Times New Roman" w:cs="Times New Roman"/>
          <w:color w:val="000000"/>
          <w:sz w:val="24"/>
          <w:szCs w:val="24"/>
        </w:rPr>
      </w:pPr>
      <w:r w:rsidRPr="00464FD1">
        <w:rPr>
          <w:rFonts w:ascii="Times New Roman" w:hAnsi="Times New Roman" w:cs="Times New Roman"/>
          <w:color w:val="000000"/>
          <w:sz w:val="24"/>
          <w:szCs w:val="24"/>
        </w:rPr>
        <w:t>Adanya paparan tentang aturan permainan dalam kegiatan tersebut.</w:t>
      </w:r>
    </w:p>
    <w:p w14:paraId="273ABCC5" w14:textId="063C503E" w:rsidR="00464FD1" w:rsidRPr="00464FD1" w:rsidRDefault="00464FD1" w:rsidP="00464F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464FD1">
        <w:rPr>
          <w:rFonts w:ascii="Times New Roman" w:eastAsia="Times New Roman" w:hAnsi="Times New Roman" w:cs="Times New Roman"/>
          <w:color w:val="000000"/>
          <w:sz w:val="24"/>
          <w:szCs w:val="24"/>
        </w:rPr>
        <w:t>Perkembangan motorik kasar anak dapat berkembang dengan baik, maka harus diberikan kesempatan yang baik, termasuk di dalamnya orang tua, lingkungan sekitar atau tempat tinggal, guru maupun lingkungan sekolah. Beberapa cara yang dapat dilakukan untuk mencapai perkembangan yang optimal, yaitu dengan bermain, bergerak dan membuat kreativitas dan atau menciptakan inovasi</w:t>
      </w:r>
      <w:r w:rsidRPr="00464FD1">
        <w:rPr>
          <w:rFonts w:ascii="Times New Roman" w:eastAsia="Times New Roman" w:hAnsi="Times New Roman" w:cs="Times New Roman"/>
          <w:color w:val="000000"/>
          <w:sz w:val="24"/>
          <w:szCs w:val="24"/>
        </w:rPr>
        <w:fldChar w:fldCharType="begin" w:fldLock="1"/>
      </w:r>
      <w:r w:rsidR="00F11049">
        <w:rPr>
          <w:rFonts w:ascii="Times New Roman" w:eastAsia="Times New Roman" w:hAnsi="Times New Roman" w:cs="Times New Roman"/>
          <w:color w:val="000000"/>
          <w:sz w:val="24"/>
          <w:szCs w:val="24"/>
        </w:rPr>
        <w:instrText>ADDIN CSL_CITATION {"citationItems":[{"id":"ITEM-1","itemData":{"DOI":"10.23917/bkkndik.v1i2.10772","abstract":"Masa prasekolah termasuk masa-masa bermain untuk anak. Belajar sambil bermain pun dapat berpengaruh terhadap perkembangan sistem motorik anak, terutama pada anak usia prasekolah. Maka, dibuatlah metode pembelajaran yang menarik agar anak merasa senang dan semangat untuk belajar, yaitu metode Outbound. Selain dapat meningkatkan sistem motorik anak, metode ini dibuat untuk mengenalkan anak pada lingkungan sekitar. Pengabdian ini bertujuan memaparkan dampak atau pengaruh adanya kegiatan Outbound dan cara mengembangkan sistem motorik melalui permainan di dalam Outbound. Hasil pengabdian menunjukkan bahwa adanya permainan dalam kegiatan Outbound yang dilakukan KB Aisyiyah Jonggrangan, Klaten Utara memberikan pengaruh yang signifikan terhadap hasil belajar dan perkembangan sistem motorik anak. Pengabdian ini penting dilakukan sebagai bentuk upaya yang dapat dilakukan dalam pengembangan metode pembelajaran, karena pada dasarnya pembelajaran bisa dilakukan di mana saja, baik di dalam maupun di luar ruangan atau alam terbuka.","author":[{"dropping-particle":"","family":"Wardhani","given":"Puspita Indra","non-dropping-particle":"","parse-names":false,"suffix":""},{"dropping-particle":"","family":"Sarjono","given":"Ardi Ade","non-dropping-particle":"","parse-names":false,"suffix":""},{"dropping-particle":"","family":"Prahesti","given":"Faricha Sarah","non-dropping-particle":"","parse-names":false,"suffix":""},{"dropping-particle":"","family":"Hajandi","given":"Femilla Aphrodite Wido","non-dropping-particle":"","parse-names":false,"suffix":""},{"dropping-particle":"","family":"Ariesta","given":"Wiwik","non-dropping-particle":"","parse-names":false,"suffix":""},{"dropping-particle":"","family":"Ardiansyah","given":"Juanda","non-dropping-particle":"","parse-names":false,"suffix":""},{"dropping-particle":"","family":"Noviyanti","given":"Hanik","non-dropping-particle":"","parse-names":false,"suffix":""},{"dropping-particle":"","family":"Nurdeni","given":"Rizka Arti","non-dropping-particle":"","parse-names":false,"suffix":""},{"dropping-particle":"","family":"Listiawati","given":"Yulli","non-dropping-particle":"","parse-names":false,"suffix":""}],"container-title":"Buletin KKN Pendidikan","id":"ITEM-1","issue":"2","issued":{"date-parts":[["2020"]]},"page":"63-69","title":"Peningkatan Sistem Motorik Anak Usia Prasekolah melalui kegiatan Outbound di KB Aisyiyah Jonggrangan, Klaten","type":"article-journal","volume":"1"},"uris":["http://www.mendeley.com/documents/?uuid=4570ba51-c862-4e31-845d-b3d439b1510b"]}],"mendeley":{"formattedCitation":"(Wardhani et al., 2020)","plainTextFormattedCitation":"(Wardhani et al., 2020)","previouslyFormattedCitation":"(Wardhani et al., 2020)"},"properties":{"noteIndex":0},"schema":"https://github.com/citation-style-language/schema/raw/master/csl-citation.json"}</w:instrText>
      </w:r>
      <w:r w:rsidRPr="00464FD1">
        <w:rPr>
          <w:rFonts w:ascii="Times New Roman" w:eastAsia="Times New Roman" w:hAnsi="Times New Roman" w:cs="Times New Roman"/>
          <w:color w:val="000000"/>
          <w:sz w:val="24"/>
          <w:szCs w:val="24"/>
        </w:rPr>
        <w:fldChar w:fldCharType="separate"/>
      </w:r>
      <w:r w:rsidR="00121F12" w:rsidRPr="00121F12">
        <w:rPr>
          <w:rFonts w:ascii="Times New Roman" w:eastAsia="Times New Roman" w:hAnsi="Times New Roman" w:cs="Times New Roman"/>
          <w:noProof/>
          <w:color w:val="000000"/>
          <w:sz w:val="24"/>
          <w:szCs w:val="24"/>
        </w:rPr>
        <w:t>(Wardhani et al., 2020)</w:t>
      </w:r>
      <w:r w:rsidRPr="00464FD1">
        <w:rPr>
          <w:rFonts w:ascii="Times New Roman" w:eastAsia="Times New Roman" w:hAnsi="Times New Roman" w:cs="Times New Roman"/>
          <w:color w:val="000000"/>
          <w:sz w:val="24"/>
          <w:szCs w:val="24"/>
        </w:rPr>
        <w:fldChar w:fldCharType="end"/>
      </w:r>
      <w:r w:rsidRPr="00464FD1">
        <w:rPr>
          <w:rFonts w:ascii="Times New Roman" w:eastAsia="Times New Roman" w:hAnsi="Times New Roman" w:cs="Times New Roman"/>
          <w:color w:val="000000"/>
          <w:sz w:val="24"/>
          <w:szCs w:val="24"/>
        </w:rPr>
        <w:t>.</w:t>
      </w:r>
    </w:p>
    <w:p w14:paraId="13689F45" w14:textId="77777777" w:rsidR="00464FD1" w:rsidRPr="00464FD1" w:rsidRDefault="00464FD1" w:rsidP="00464F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cs="Times New Roman"/>
          <w:color w:val="000000"/>
          <w:sz w:val="24"/>
          <w:szCs w:val="24"/>
        </w:rPr>
      </w:pPr>
      <w:r w:rsidRPr="00464FD1">
        <w:rPr>
          <w:rFonts w:ascii="Times New Roman" w:eastAsia="Times New Roman" w:hAnsi="Times New Roman" w:cs="Times New Roman"/>
          <w:color w:val="000000"/>
          <w:sz w:val="24"/>
          <w:szCs w:val="24"/>
        </w:rPr>
        <w:t xml:space="preserve">Gerakan motorik kasar dapat dibagi menjadi dua, yakni gerakan lokomotor dan non-lokomotor. </w:t>
      </w:r>
    </w:p>
    <w:p w14:paraId="2FB2DB68" w14:textId="77777777" w:rsidR="00464FD1" w:rsidRPr="00464FD1" w:rsidRDefault="00464FD1" w:rsidP="00464FD1">
      <w:pPr>
        <w:pStyle w:val="ListParagraph"/>
        <w:numPr>
          <w:ilvl w:val="0"/>
          <w:numId w:val="8"/>
        </w:numPr>
        <w:spacing w:after="0" w:line="240" w:lineRule="auto"/>
        <w:jc w:val="both"/>
        <w:rPr>
          <w:rFonts w:ascii="Times New Roman" w:hAnsi="Times New Roman" w:cs="Times New Roman"/>
          <w:color w:val="000000"/>
          <w:sz w:val="24"/>
          <w:szCs w:val="24"/>
        </w:rPr>
      </w:pPr>
      <w:r w:rsidRPr="00464FD1">
        <w:rPr>
          <w:rFonts w:ascii="Times New Roman" w:hAnsi="Times New Roman" w:cs="Times New Roman"/>
          <w:color w:val="000000"/>
          <w:sz w:val="24"/>
          <w:szCs w:val="24"/>
        </w:rPr>
        <w:t xml:space="preserve">Pertama, gerakan lokomotor merupakan aktivitas memindahkan tubuh dari satu tempat ke tempat yang lain, seperti merangkak, melangkah, melompat, meloncat, berjalan, dan berlari, </w:t>
      </w:r>
    </w:p>
    <w:p w14:paraId="7B97E73D" w14:textId="165535E0" w:rsidR="00464FD1" w:rsidRPr="00464FD1" w:rsidRDefault="00464FD1" w:rsidP="00464FD1">
      <w:pPr>
        <w:pStyle w:val="ListParagraph"/>
        <w:numPr>
          <w:ilvl w:val="0"/>
          <w:numId w:val="8"/>
        </w:numPr>
        <w:spacing w:after="0" w:line="240" w:lineRule="auto"/>
        <w:jc w:val="both"/>
        <w:rPr>
          <w:rFonts w:ascii="Times New Roman" w:hAnsi="Times New Roman" w:cs="Times New Roman"/>
          <w:color w:val="000000"/>
          <w:sz w:val="24"/>
          <w:szCs w:val="24"/>
        </w:rPr>
      </w:pPr>
      <w:r w:rsidRPr="00464FD1">
        <w:rPr>
          <w:rFonts w:ascii="Times New Roman" w:hAnsi="Times New Roman" w:cs="Times New Roman"/>
          <w:color w:val="000000"/>
          <w:sz w:val="24"/>
          <w:szCs w:val="24"/>
        </w:rPr>
        <w:t xml:space="preserve">Kedua, gerakan nonlokomotor yaitu tindakan yang dilakukan tubuh, tetapi tidak memindahkan tubuh dari satu tempat ke tempat yang lainnya, seperti halnya bangun tidur, duduk, telungkup, menarik ke atas dan menjaga keseimbangan badan dengan papan titian </w:t>
      </w:r>
      <w:r w:rsidRPr="00464FD1">
        <w:rPr>
          <w:rFonts w:ascii="Times New Roman" w:hAnsi="Times New Roman" w:cs="Times New Roman"/>
          <w:color w:val="000000"/>
          <w:sz w:val="24"/>
          <w:szCs w:val="24"/>
        </w:rPr>
        <w:fldChar w:fldCharType="begin" w:fldLock="1"/>
      </w:r>
      <w:r w:rsidR="00F11049">
        <w:rPr>
          <w:rFonts w:ascii="Times New Roman" w:hAnsi="Times New Roman" w:cs="Times New Roman"/>
          <w:color w:val="000000"/>
          <w:sz w:val="24"/>
          <w:szCs w:val="24"/>
        </w:rPr>
        <w:instrText>ADDIN CSL_CITATION {"citationItems":[{"id":"ITEM-1","itemData":{"abstract":"Terbatasnya pengetahuan guru dalam mengembangkan sebuah media pembelajaran memotivasi pelaksanaan Penelitian ini untuk dapat memperbaiki kualitas dari proses kegiatan belajar khususnya kemampuan motorik kasar anak melalui penerapan game outbound tower building cup. Metodologi penelitian yang digunakan adalah penelitian tindakan kelas (classroom action research), yaitu kegiatan yang dilaksanakan dengan mengamati kejadian-kejadian yang terjadi di dalam kelas agar praktik pembelajaran lebih berkualitas. Kesimpulan dari hasil penelitian ini bahwa penerapan game tower building cup dapat meningkatkan kemampuan motorik kasar pada anak TK usia 4-5 tahun di TK X, Semarang","author":[{"dropping-particle":"","family":"Furi","given":"Violiza Vila Delima dan Atika Zahra","non-dropping-particle":"","parse-names":false,"suffix":""}],"container-title":"RECEP : Research in Early Childhood Education and Parenting","id":"ITEM-1","issue":"1","issued":{"date-parts":[["2020"]]},"page":"1-16","title":"Meningkatkan Kemampuan Motorik Kasar Melalui Game Outbound Tower Building Cup pada Anak Kelompok A di TK X Semarang","type":"article-journal","volume":"1"},"uris":["http://www.mendeley.com/documents/?uuid=c9130923-8517-4ffd-97a8-af2252cd32b1"]}],"mendeley":{"formattedCitation":"(Furi, 2020)","plainTextFormattedCitation":"(Furi, 2020)","previouslyFormattedCitation":"(Furi, 2020)"},"properties":{"noteIndex":0},"schema":"https://github.com/citation-style-language/schema/raw/master/csl-citation.json"}</w:instrText>
      </w:r>
      <w:r w:rsidRPr="00464FD1">
        <w:rPr>
          <w:rFonts w:ascii="Times New Roman" w:hAnsi="Times New Roman" w:cs="Times New Roman"/>
          <w:color w:val="000000"/>
          <w:sz w:val="24"/>
          <w:szCs w:val="24"/>
        </w:rPr>
        <w:fldChar w:fldCharType="separate"/>
      </w:r>
      <w:r w:rsidR="00121F12" w:rsidRPr="00121F12">
        <w:rPr>
          <w:rFonts w:ascii="Times New Roman" w:hAnsi="Times New Roman" w:cs="Times New Roman"/>
          <w:noProof/>
          <w:color w:val="000000"/>
          <w:sz w:val="24"/>
          <w:szCs w:val="24"/>
        </w:rPr>
        <w:t>(Furi, 2020)</w:t>
      </w:r>
      <w:r w:rsidRPr="00464FD1">
        <w:rPr>
          <w:rFonts w:ascii="Times New Roman" w:hAnsi="Times New Roman" w:cs="Times New Roman"/>
          <w:color w:val="000000"/>
          <w:sz w:val="24"/>
          <w:szCs w:val="24"/>
        </w:rPr>
        <w:fldChar w:fldCharType="end"/>
      </w:r>
      <w:r w:rsidRPr="00464FD1">
        <w:rPr>
          <w:rFonts w:ascii="Times New Roman" w:hAnsi="Times New Roman" w:cs="Times New Roman"/>
          <w:color w:val="000000"/>
          <w:sz w:val="24"/>
          <w:szCs w:val="24"/>
        </w:rPr>
        <w:t>.</w:t>
      </w:r>
    </w:p>
    <w:p w14:paraId="0D8F13C9" w14:textId="77777777" w:rsidR="00464FD1" w:rsidRPr="00464FD1" w:rsidRDefault="00464FD1" w:rsidP="00464F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464FD1">
        <w:rPr>
          <w:rFonts w:ascii="Times New Roman" w:eastAsia="Times New Roman" w:hAnsi="Times New Roman" w:cs="Times New Roman"/>
          <w:color w:val="000000"/>
          <w:sz w:val="24"/>
          <w:szCs w:val="24"/>
        </w:rPr>
        <w:t xml:space="preserve">Berdasarkan hasil penelitian tentang kegiatan outbound pada Anak Usia Dini di Kelompok Bermain (KB) Nurul Azhar Aisyiyah Sumber Malang Situbondo. Maka kegiatan yang dapat menghidupkkan atau meningkatkan motoric kasar anak, antara lain berjalan, berlari, melempar, menendang, maupun melompat. Kegiatan ini dapat mengembangkan  otot-otot pada anak usia dini di Kelompok Bermain (KB) Nurul Azhar Aisyiyah. Selain bermanfaat membentuk kekuatan otot dan melatih fisik anak, kegiatan outbound juga dapat menjadi sarana belajar yang menyenangkan, sekaligus sosialisasi dan pengenalan terhadap lingkungan sekitar anak. Perkembangan motorik, </w:t>
      </w:r>
      <w:r w:rsidRPr="00464FD1">
        <w:rPr>
          <w:rFonts w:ascii="Times New Roman" w:eastAsia="Times New Roman" w:hAnsi="Times New Roman" w:cs="Times New Roman"/>
          <w:color w:val="000000"/>
          <w:sz w:val="24"/>
          <w:szCs w:val="24"/>
        </w:rPr>
        <w:lastRenderedPageBreak/>
        <w:t>terutama motorik kasar pada anak perlu diperhatikan, karena pertumbuhan dan perkembangan anak mempengaruhi masa depan mereka kelak.</w:t>
      </w:r>
    </w:p>
    <w:p w14:paraId="44F6CCFA" w14:textId="48413FF4" w:rsidR="00464FD1" w:rsidRDefault="00464FD1" w:rsidP="00464F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Cambria" w:hAnsi="Cambria" w:cs="Times New Roman"/>
          <w:color w:val="000000"/>
          <w:szCs w:val="24"/>
        </w:rPr>
      </w:pPr>
      <w:r w:rsidRPr="00464FD1">
        <w:rPr>
          <w:rFonts w:ascii="Times New Roman" w:eastAsia="Times New Roman" w:hAnsi="Times New Roman" w:cs="Times New Roman"/>
          <w:color w:val="000000"/>
          <w:sz w:val="24"/>
          <w:szCs w:val="24"/>
        </w:rPr>
        <w:t>Kegiatan utbound juga digunakan untuk melatih anak-anak untuk belajar bekerja secara kooperatif atau bekerja sama dengan teman sejawat.  Bekerjasama adalah kegiatan yang dilakukan dua orang atau lebih untuk meraih tujuan tertentu. Penanaman Kerjasama sedari dii perlu dilakukan untuk memupuk kepercayaan diri anak dalam bergaul dengan teman-temannya dan lingkungan sosialnya</w:t>
      </w:r>
      <w:r w:rsidRPr="00464FD1">
        <w:rPr>
          <w:rFonts w:ascii="Times New Roman" w:eastAsia="Times New Roman" w:hAnsi="Times New Roman" w:cs="Times New Roman"/>
          <w:color w:val="000000"/>
          <w:sz w:val="24"/>
          <w:szCs w:val="24"/>
        </w:rPr>
        <w:fldChar w:fldCharType="begin" w:fldLock="1"/>
      </w:r>
      <w:r w:rsidR="00F11049">
        <w:rPr>
          <w:rFonts w:ascii="Times New Roman" w:eastAsia="Times New Roman" w:hAnsi="Times New Roman" w:cs="Times New Roman"/>
          <w:color w:val="000000"/>
          <w:sz w:val="24"/>
          <w:szCs w:val="24"/>
        </w:rPr>
        <w:instrText>ADDIN CSL_CITATION {"citationItems":[{"id":"ITEM-1","itemData":{"author":[{"dropping-particle":"","family":"Fajri","given":"Zaenol","non-dropping-particle":"","parse-names":false,"suffix":""}],"id":"ITEM-1","issued":{"date-parts":[["2010"]]},"publisher":"Universitas Jember","publisher-place":"Skripsi tidak diterbitkan. Jember","title":"Pembelajaran Kooperatif dengan Menerapkan Teori Brunner Pokok Bahasan Keliling dan Luas Bangun Datar Kelas IVA SD Negeri Tamanan 2 Tahun Ajaran 2009/2010","type":"article"},"uris":["http://www.mendeley.com/documents/?uuid=36cfdb72-f7f8-4fbc-8d75-236843d855a4"]}],"mendeley":{"formattedCitation":"(Fajri, 2010)","plainTextFormattedCitation":"(Fajri, 2010)","previouslyFormattedCitation":"(Fajri, 2010)"},"properties":{"noteIndex":0},"schema":"https://github.com/citation-style-language/schema/raw/master/csl-citation.json"}</w:instrText>
      </w:r>
      <w:r w:rsidRPr="00464FD1">
        <w:rPr>
          <w:rFonts w:ascii="Times New Roman" w:eastAsia="Times New Roman" w:hAnsi="Times New Roman" w:cs="Times New Roman"/>
          <w:color w:val="000000"/>
          <w:sz w:val="24"/>
          <w:szCs w:val="24"/>
        </w:rPr>
        <w:fldChar w:fldCharType="separate"/>
      </w:r>
      <w:r w:rsidR="00121F12" w:rsidRPr="00121F12">
        <w:rPr>
          <w:rFonts w:ascii="Times New Roman" w:eastAsia="Times New Roman" w:hAnsi="Times New Roman" w:cs="Times New Roman"/>
          <w:noProof/>
          <w:color w:val="000000"/>
          <w:sz w:val="24"/>
          <w:szCs w:val="24"/>
        </w:rPr>
        <w:t>(Fajri, 2010)</w:t>
      </w:r>
      <w:r w:rsidRPr="00464FD1">
        <w:rPr>
          <w:rFonts w:ascii="Times New Roman" w:eastAsia="Times New Roman" w:hAnsi="Times New Roman" w:cs="Times New Roman"/>
          <w:color w:val="000000"/>
          <w:sz w:val="24"/>
          <w:szCs w:val="24"/>
        </w:rPr>
        <w:fldChar w:fldCharType="end"/>
      </w:r>
      <w:r w:rsidRPr="00464FD1">
        <w:rPr>
          <w:rFonts w:ascii="Times New Roman" w:eastAsia="Times New Roman" w:hAnsi="Times New Roman" w:cs="Times New Roman"/>
          <w:color w:val="000000"/>
          <w:sz w:val="24"/>
          <w:szCs w:val="24"/>
        </w:rPr>
        <w:t>. Anak yang dapat bekerjasama dalam perkembangannya akan mudah beradaptasi terhadap perubahan yang terjadi pada lingkungannya</w:t>
      </w:r>
      <w:r w:rsidRPr="001170B0">
        <w:rPr>
          <w:rFonts w:ascii="Cambria" w:hAnsi="Cambria" w:cs="Times New Roman"/>
          <w:color w:val="000000"/>
          <w:szCs w:val="24"/>
        </w:rPr>
        <w:t>.</w:t>
      </w:r>
    </w:p>
    <w:p w14:paraId="4B226D2F" w14:textId="77777777" w:rsidR="00464FD1" w:rsidRPr="00A52EBB" w:rsidRDefault="00464FD1" w:rsidP="00464FD1">
      <w:pPr>
        <w:pStyle w:val="ListParagraph"/>
        <w:numPr>
          <w:ilvl w:val="0"/>
          <w:numId w:val="5"/>
        </w:numPr>
        <w:spacing w:after="0" w:line="240" w:lineRule="auto"/>
        <w:jc w:val="both"/>
        <w:rPr>
          <w:rFonts w:ascii="Cambria" w:hAnsi="Cambria" w:cs="Times New Roman"/>
          <w:b/>
          <w:bCs/>
          <w:color w:val="000000"/>
          <w:szCs w:val="24"/>
        </w:rPr>
      </w:pPr>
      <w:r w:rsidRPr="00A52EBB">
        <w:rPr>
          <w:rFonts w:ascii="Cambria" w:hAnsi="Cambria" w:cs="Times New Roman"/>
          <w:b/>
          <w:bCs/>
          <w:color w:val="000000"/>
          <w:szCs w:val="24"/>
        </w:rPr>
        <w:t xml:space="preserve">Tahap analisis </w:t>
      </w:r>
      <w:r>
        <w:rPr>
          <w:rFonts w:ascii="Cambria" w:hAnsi="Cambria" w:cs="Times New Roman"/>
          <w:b/>
          <w:bCs/>
          <w:color w:val="000000"/>
          <w:szCs w:val="24"/>
        </w:rPr>
        <w:t>data</w:t>
      </w:r>
    </w:p>
    <w:p w14:paraId="02C3802A" w14:textId="213BDADF" w:rsidR="00464FD1" w:rsidRPr="00464FD1" w:rsidRDefault="00464FD1" w:rsidP="00464F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464FD1">
        <w:rPr>
          <w:rFonts w:ascii="Times New Roman" w:eastAsia="Times New Roman" w:hAnsi="Times New Roman" w:cs="Times New Roman"/>
          <w:color w:val="000000"/>
          <w:sz w:val="24"/>
          <w:szCs w:val="24"/>
        </w:rPr>
        <w:t xml:space="preserve">Kegiatan permainan Outbound yang dilakukan Kelompok Bermain (KB) Nurul Azhar Aisyiyah, yakni kegiatan melempar bola. Melempar bola pada lingkaran yang telah disediakan dengan batas start yang ditentukan. Permainan tersebut diikuti dengan antusias oleh seluruh anak didik kelas A Kelompok Bermain (KB) Nurul Azhar Aisyiyah. Peserta didik usia 2-3 tahun di kelas A yang berjumlah 24 peserta didik, terdapat 14 anak laki-laki dan 10 anak perempuan. Awalnya, anak-anak dibagi menjadi dua kelompok ‘Kelompok A dan Kelompok B’. Masing-masing kelompok terdiri atas 12 (dua belas) anak (acak antara anak-anak laki-laki dengan perempuan. Pengaruh Permainan Outbound dalam Meningkatkan Sistem Motorik Outbound dibagi menjadi dua, yaitu Real Outbound dan fun Outbound. Real Outbound merupakan kegiatan yang memerlukan ketahanan dan tantangan fisik, lebih berat daripada fun Outbound. Adapun, fun Outbound merupakan kegiatan yang berada di alam terbuka dan ringan, karena tidak begitu menekankan unsur fisik. Meskipun hanya melalui permainan ringan, namun terkesan menyenangkan. Selain itu, fun Outbound memiliki risiko yang lebih kecil dan banyak manfaat yang untuk pengembangan diri anak </w:t>
      </w:r>
      <w:r w:rsidRPr="00464FD1">
        <w:rPr>
          <w:rFonts w:ascii="Times New Roman" w:eastAsia="Times New Roman" w:hAnsi="Times New Roman" w:cs="Times New Roman"/>
          <w:color w:val="000000"/>
          <w:sz w:val="24"/>
          <w:szCs w:val="24"/>
        </w:rPr>
        <w:fldChar w:fldCharType="begin" w:fldLock="1"/>
      </w:r>
      <w:r w:rsidR="00F11049">
        <w:rPr>
          <w:rFonts w:ascii="Times New Roman" w:eastAsia="Times New Roman" w:hAnsi="Times New Roman" w:cs="Times New Roman"/>
          <w:color w:val="000000"/>
          <w:sz w:val="24"/>
          <w:szCs w:val="24"/>
        </w:rPr>
        <w:instrText>ADDIN CSL_CITATION {"citationItems":[{"id":"ITEM-1","itemData":{"DOI":"10.31000/ceria.v8i1.1171","ISSN":"2301-9905","abstract":"Tujuan dari penelitian ini adalah untuk meningkatkan kemampuan motorik kasar melalui kegiatan outbond pada anak usia 5-6 tahun di TK Friends School, Kec. Pinang Tangerang. Metode yang digunakan dalam penelitian ini adalah penelitian tindakan kelas (PTK) melalui tiga siklus pembelajaran. Desain penelitian yang digunakan dalam penelitian tindakan kelas ini adalah model dari Kemmis dan Taggart berupa suatu siklus spiral. Siklus disini adalah suatu putaran kegiatan yang meliputi tahap-tahap rancangan pada setiap putarannya, yaitu perencanaan (planning), tindakan (acting), pengamatan (observing), dan refleksi (reflecting). Berdasarkan hasil penelitian berkenaan dengan upaya meningkatkan kemampuan motorik kasar melalui kegiatan outbond pada anak usia 5-6 tahun di TK Friends School, Kec. Pinang Tangerang, maka dapat diambil beberapa kesimpulan bahwa peningkatan motorik kasar anak melalui kegiatan outbond dapat dikatakan baik. Hal ini ditunjukkan pada setiap indikator penilaian yang mengalami peningkatan. Rata-rata peningkatan dari prasiklus 29% ke siklus I sebesar 50%, siklus II sebesar 74% dan siklus III mengalami peningkatan sebesar 89%. Peningkatan motorik kasar anak melalui kegitan kegiatan outbond ini menunjukan keterampilan guru dalam aktivitas pembelajaran tergolong dalam kategori berkembang sangat baik, ini terbukti dengan tercapainya indikator pembelajaran yang diharapkan.","author":[{"dropping-particle":"","family":"Pahrunisa","given":"Tia","non-dropping-particle":"","parse-names":false,"suffix":""},{"dropping-particle":"","family":"Nurjaman","given":"Iman","non-dropping-particle":"","parse-names":false,"suffix":""}],"container-title":"Ceria: Jurnal Program Studi Pendidikan Anak Usia Dini","id":"ITEM-1","issue":"1","issued":{"date-parts":[["2019"]]},"page":"12","title":"Upaya Meningkatkan Kemampuan Motorik Kasar Melalui Kegiatan Outbond Pada Anak Usia 5-6 Tahun Di Tk Friends School, Kecamatan Pinang, Tangerang","type":"article-journal","volume":"7"},"uris":["http://www.mendeley.com/documents/?uuid=451987cd-ca8f-44c9-bba9-8a461f5a9dae"]}],"mendeley":{"formattedCitation":"(Pahrunisa &amp; Nurjaman, 2019)","plainTextFormattedCitation":"(Pahrunisa &amp; Nurjaman, 2019)","previouslyFormattedCitation":"(Pahrunisa &amp; Nurjaman, 2019)"},"properties":{"noteIndex":0},"schema":"https://github.com/citation-style-language/schema/raw/master/csl-citation.json"}</w:instrText>
      </w:r>
      <w:r w:rsidRPr="00464FD1">
        <w:rPr>
          <w:rFonts w:ascii="Times New Roman" w:eastAsia="Times New Roman" w:hAnsi="Times New Roman" w:cs="Times New Roman"/>
          <w:color w:val="000000"/>
          <w:sz w:val="24"/>
          <w:szCs w:val="24"/>
        </w:rPr>
        <w:fldChar w:fldCharType="separate"/>
      </w:r>
      <w:r w:rsidR="00121F12" w:rsidRPr="00121F12">
        <w:rPr>
          <w:rFonts w:ascii="Times New Roman" w:eastAsia="Times New Roman" w:hAnsi="Times New Roman" w:cs="Times New Roman"/>
          <w:noProof/>
          <w:color w:val="000000"/>
          <w:sz w:val="24"/>
          <w:szCs w:val="24"/>
        </w:rPr>
        <w:t>(Pahrunisa &amp; Nurjaman, 2019)</w:t>
      </w:r>
      <w:r w:rsidRPr="00464FD1">
        <w:rPr>
          <w:rFonts w:ascii="Times New Roman" w:eastAsia="Times New Roman" w:hAnsi="Times New Roman" w:cs="Times New Roman"/>
          <w:color w:val="000000"/>
          <w:sz w:val="24"/>
          <w:szCs w:val="24"/>
        </w:rPr>
        <w:fldChar w:fldCharType="end"/>
      </w:r>
      <w:r w:rsidRPr="00464FD1">
        <w:rPr>
          <w:rFonts w:ascii="Times New Roman" w:eastAsia="Times New Roman" w:hAnsi="Times New Roman" w:cs="Times New Roman"/>
          <w:color w:val="000000"/>
          <w:sz w:val="24"/>
          <w:szCs w:val="24"/>
        </w:rPr>
        <w:t>.</w:t>
      </w:r>
    </w:p>
    <w:p w14:paraId="3F7C7737" w14:textId="77777777" w:rsidR="00635120" w:rsidRDefault="00000000">
      <w:pPr>
        <w:numPr>
          <w:ilvl w:val="1"/>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mbahasan</w:t>
      </w:r>
    </w:p>
    <w:p w14:paraId="215DEEA9" w14:textId="40DEBEE1" w:rsidR="00464FD1" w:rsidRPr="00464FD1" w:rsidRDefault="00464FD1" w:rsidP="00464F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464FD1">
        <w:rPr>
          <w:rFonts w:ascii="Times New Roman" w:eastAsia="Times New Roman" w:hAnsi="Times New Roman" w:cs="Times New Roman"/>
          <w:color w:val="000000"/>
          <w:sz w:val="24"/>
          <w:szCs w:val="24"/>
        </w:rPr>
        <w:t xml:space="preserve">Sesuai hasil pengamatan pelaksanaan kegiatan outbond, kurangnya stimulasi pada anak menyebabkan perkembangan motorik anak tidak berkembang dengan semestinya. sehingga, anak perlu stimulus yang cukup diimbangi adanya metode yang tepat supaya anak dapat dan bisa mengembangkan aspek motorik kasar dengan lebih optimal. Paparan mengenai stimulasi juga dipaparkan oleh </w:t>
      </w:r>
      <w:r w:rsidRPr="00464FD1">
        <w:rPr>
          <w:rFonts w:ascii="Times New Roman" w:eastAsia="Times New Roman" w:hAnsi="Times New Roman" w:cs="Times New Roman"/>
          <w:color w:val="000000"/>
          <w:sz w:val="24"/>
          <w:szCs w:val="24"/>
        </w:rPr>
        <w:fldChar w:fldCharType="begin" w:fldLock="1"/>
      </w:r>
      <w:r w:rsidR="00F11049">
        <w:rPr>
          <w:rFonts w:ascii="Times New Roman" w:eastAsia="Times New Roman" w:hAnsi="Times New Roman" w:cs="Times New Roman"/>
          <w:color w:val="000000"/>
          <w:sz w:val="24"/>
          <w:szCs w:val="24"/>
        </w:rPr>
        <w:instrText>ADDIN CSL_CITATION {"citationItems":[{"id":"ITEM-1","itemData":{"DOI":"10.24235/awlady.v1i2.739","abstract":"Masa usia dini merupakan masa yang sangat fundamental bagi perkembangan seorang anak, dimana pada masa ini proses perkembangan berjalan dengan pesat. Pada masa ini merupakan periode sensitif (sensitive periods), karena selama masa inilah anak secara khusus mudah menerima stimulus-stimulus dari lingkungannya. Pada masa ini anak siap melakukan berbagai kegiatan dalam rangka memahami dan menguasai lingkungannya serta merupakan masa keemasan. Usia keemasan dimana anak mulai peka untuk menerima berbagai stimulasi dan berbagai upaya pendidikan dari lingkungannya baik disengaja maupun tidak disengaja. Pada masa peka inilah terjadi pematangan fungsi-fungsi fisik dan psikis sehingga anak siap merespon dan mewujudkan semua tugas-tugas perkembangan yang diharapkan muncul pada pola perilakunya sehari-hari Proses perkembangan pada masa usia dini, berjalan dengan pesat. Pemahaman perkembangan pada seorang anak pada dasarnya merupakan upaya melihat dan memahami perubahan-perubahan yang telah, sedang, dan terus terjadi. Setiap anak manusia akan berkembang dari sejak bayi, kanak-kanak, remaja, hingga dewasa dengan kondisi yang berbeda satu sama lainnya. Hal ini menunjukkan bahwa tanpa terasa perlahan tapi pasti perubahan itu terus terjadi ke arah yang lebih besar, lebih tinggi, lebih tahu, lebih pintar dan lebih segala sesuatunya dibandingkan dengan masa-masa sebelumnya. Perubahan-perubahan seperti itulah yang dinamakan perkembangan. Perkembangn berarti adanya perubahan dalam berbagai aspek (kognitif, sosial, fisik, dan emosi).","author":[{"dropping-particle":"","family":"Masdudi","given":"","non-dropping-particle":"","parse-names":false,"suffix":""}],"container-title":"AWLADY : Jurnal Pendidikan Anak","id":"ITEM-1","issue":"2","issued":{"date-parts":[["2019"]]},"page":"1-26","title":"Karakteristik Perkembangan Pendidikan Anak Usia Dini","type":"article-journal","volume":"1"},"uris":["http://www.mendeley.com/documents/?uuid=c54a6074-9571-48f8-a055-40069d5c6798"]}],"mendeley":{"formattedCitation":"(Masdudi, 2019)","plainTextFormattedCitation":"(Masdudi, 2019)","previouslyFormattedCitation":"(Masdudi, 2019)"},"properties":{"noteIndex":0},"schema":"https://github.com/citation-style-language/schema/raw/master/csl-citation.json"}</w:instrText>
      </w:r>
      <w:r w:rsidRPr="00464FD1">
        <w:rPr>
          <w:rFonts w:ascii="Times New Roman" w:eastAsia="Times New Roman" w:hAnsi="Times New Roman" w:cs="Times New Roman"/>
          <w:color w:val="000000"/>
          <w:sz w:val="24"/>
          <w:szCs w:val="24"/>
        </w:rPr>
        <w:fldChar w:fldCharType="separate"/>
      </w:r>
      <w:r w:rsidR="00121F12" w:rsidRPr="00121F12">
        <w:rPr>
          <w:rFonts w:ascii="Times New Roman" w:eastAsia="Times New Roman" w:hAnsi="Times New Roman" w:cs="Times New Roman"/>
          <w:noProof/>
          <w:color w:val="000000"/>
          <w:sz w:val="24"/>
          <w:szCs w:val="24"/>
        </w:rPr>
        <w:t>(Masdudi, 2019)</w:t>
      </w:r>
      <w:r w:rsidRPr="00464FD1">
        <w:rPr>
          <w:rFonts w:ascii="Times New Roman" w:eastAsia="Times New Roman" w:hAnsi="Times New Roman" w:cs="Times New Roman"/>
          <w:color w:val="000000"/>
          <w:sz w:val="24"/>
          <w:szCs w:val="24"/>
        </w:rPr>
        <w:fldChar w:fldCharType="end"/>
      </w:r>
      <w:r w:rsidRPr="00464FD1">
        <w:rPr>
          <w:rFonts w:ascii="Times New Roman" w:eastAsia="Times New Roman" w:hAnsi="Times New Roman" w:cs="Times New Roman"/>
          <w:color w:val="000000"/>
          <w:sz w:val="24"/>
          <w:szCs w:val="24"/>
        </w:rPr>
        <w:t xml:space="preserve">, stimulus ialah suatu hal yang sangat penting dalam proses tumbuh kembang anak, karena dengan memberikan stimulasi secara bertahap dan terus-menerus sesuai tingkat usia anak akan mengoptimalkan perkembangan anak. </w:t>
      </w:r>
    </w:p>
    <w:p w14:paraId="2B999F0A" w14:textId="77777777" w:rsidR="00464FD1" w:rsidRPr="00464FD1" w:rsidRDefault="00464FD1" w:rsidP="00464F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464FD1">
        <w:rPr>
          <w:rFonts w:ascii="Times New Roman" w:eastAsia="Times New Roman" w:hAnsi="Times New Roman" w:cs="Times New Roman"/>
          <w:color w:val="000000"/>
          <w:sz w:val="24"/>
          <w:szCs w:val="24"/>
        </w:rPr>
        <w:t>Sejalan dengan hasil wawancara terhadap guru kelas Kelompok Bermain (KB) Nurul Azhar Aisyiyah, menjelaskan salah satu manfaat adanya pengembangan permainan dalam kegiatan Outbound merupakan “salah satu cara untuk meningkatkan sistem motorik anak”, terutama motorik kasar. Kemampuan motorik kasar biasanya dikembangkan melalui gerakan-gerakan fisik yang dapat melatih fungsi otot besar secara. Selain itu, anak juga memerlukan rangsangan dari lingkungan luar individu untuk menunjang perkembangan atau membentuk motorik kasar anak.</w:t>
      </w:r>
    </w:p>
    <w:p w14:paraId="3F770DB6" w14:textId="0563E849" w:rsidR="00464FD1" w:rsidRPr="00464FD1" w:rsidRDefault="00464FD1" w:rsidP="00464F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464FD1">
        <w:rPr>
          <w:rFonts w:ascii="Times New Roman" w:eastAsia="Times New Roman" w:hAnsi="Times New Roman" w:cs="Times New Roman"/>
          <w:color w:val="000000"/>
          <w:sz w:val="24"/>
          <w:szCs w:val="24"/>
        </w:rPr>
        <w:t>Gerakan motorik kasar adalah suatu gerak yang dipengaruhi ketrampilan otak besar. Umumnya, dapat dilihat saat mereka bermain. Misalnya, saat anak-anak berlarian, melompat, meloncat. Perkembangan fisik maupun psikis anak sangat berpengaruh dalam perkembangan motorik kasar. Biasanya saat fisik dan psikis anak baik, motorik anak juga akan mengikuti</w:t>
      </w:r>
      <w:r w:rsidRPr="00464FD1">
        <w:rPr>
          <w:rFonts w:ascii="Times New Roman" w:eastAsia="Times New Roman" w:hAnsi="Times New Roman" w:cs="Times New Roman"/>
          <w:color w:val="000000"/>
          <w:sz w:val="24"/>
          <w:szCs w:val="24"/>
        </w:rPr>
        <w:fldChar w:fldCharType="begin" w:fldLock="1"/>
      </w:r>
      <w:r w:rsidR="00F11049">
        <w:rPr>
          <w:rFonts w:ascii="Times New Roman" w:eastAsia="Times New Roman" w:hAnsi="Times New Roman" w:cs="Times New Roman"/>
          <w:color w:val="000000"/>
          <w:sz w:val="24"/>
          <w:szCs w:val="24"/>
        </w:rPr>
        <w:instrText>ADDIN CSL_CITATION {"citationItems":[{"id":"ITEM-1","itemData":{"DOI":"10.24235/awlady.v1i2.739","abstract":"Masa usia dini merupakan masa yang sangat fundamental bagi perkembangan seorang anak, dimana pada masa ini proses perkembangan berjalan dengan pesat. Pada masa ini merupakan periode sensitif (sensitive periods), karena selama masa inilah anak secara khusus mudah menerima stimulus-stimulus dari lingkungannya. Pada masa ini anak siap melakukan berbagai kegiatan dalam rangka memahami dan menguasai lingkungannya serta merupakan masa keemasan. Usia keemasan dimana anak mulai peka untuk menerima berbagai stimulasi dan berbagai upaya pendidikan dari lingkungannya baik disengaja maupun tidak disengaja. Pada masa peka inilah terjadi pematangan fungsi-fungsi fisik dan psikis sehingga anak siap merespon dan mewujudkan semua tugas-tugas perkembangan yang diharapkan muncul pada pola perilakunya sehari-hari Proses perkembangan pada masa usia dini, berjalan dengan pesat. Pemahaman perkembangan pada seorang anak pada dasarnya merupakan upaya melihat dan memahami perubahan-perubahan yang telah, sedang, dan terus terjadi. Setiap anak manusia akan berkembang dari sejak bayi, kanak-kanak, remaja, hingga dewasa dengan kondisi yang berbeda satu sama lainnya. Hal ini menunjukkan bahwa tanpa terasa perlahan tapi pasti perubahan itu terus terjadi ke arah yang lebih besar, lebih tinggi, lebih tahu, lebih pintar dan lebih segala sesuatunya dibandingkan dengan masa-masa sebelumnya. Perubahan-perubahan seperti itulah yang dinamakan perkembangan. Perkembangn berarti adanya perubahan dalam berbagai aspek (kognitif, sosial, fisik, dan emosi).","author":[{"dropping-particle":"","family":"Masdudi","given":"","non-dropping-particle":"","parse-names":false,"suffix":""}],"container-title":"AWLADY : Jurnal Pendidikan Anak","id":"ITEM-1","issue":"2","issued":{"date-parts":[["2019"]]},"page":"1-26","title":"Karakteristik Perkembangan Pendidikan Anak Usia Dini","type":"article-journal","volume":"1"},"uris":["http://www.mendeley.com/documents/?uuid=c54a6074-9571-48f8-a055-40069d5c6798"]}],"mendeley":{"formattedCitation":"(Masdudi, 2019)","plainTextFormattedCitation":"(Masdudi, 2019)","previouslyFormattedCitation":"(Masdudi, 2019)"},"properties":{"noteIndex":0},"schema":"https://github.com/citation-style-language/schema/raw/master/csl-citation.json"}</w:instrText>
      </w:r>
      <w:r w:rsidRPr="00464FD1">
        <w:rPr>
          <w:rFonts w:ascii="Times New Roman" w:eastAsia="Times New Roman" w:hAnsi="Times New Roman" w:cs="Times New Roman"/>
          <w:color w:val="000000"/>
          <w:sz w:val="24"/>
          <w:szCs w:val="24"/>
        </w:rPr>
        <w:fldChar w:fldCharType="separate"/>
      </w:r>
      <w:r w:rsidR="00121F12" w:rsidRPr="00121F12">
        <w:rPr>
          <w:rFonts w:ascii="Times New Roman" w:eastAsia="Times New Roman" w:hAnsi="Times New Roman" w:cs="Times New Roman"/>
          <w:noProof/>
          <w:color w:val="000000"/>
          <w:sz w:val="24"/>
          <w:szCs w:val="24"/>
        </w:rPr>
        <w:t>(Masdudi, 2019)</w:t>
      </w:r>
      <w:r w:rsidRPr="00464FD1">
        <w:rPr>
          <w:rFonts w:ascii="Times New Roman" w:eastAsia="Times New Roman" w:hAnsi="Times New Roman" w:cs="Times New Roman"/>
          <w:color w:val="000000"/>
          <w:sz w:val="24"/>
          <w:szCs w:val="24"/>
        </w:rPr>
        <w:fldChar w:fldCharType="end"/>
      </w:r>
      <w:r w:rsidRPr="00464FD1">
        <w:rPr>
          <w:rFonts w:ascii="Times New Roman" w:eastAsia="Times New Roman" w:hAnsi="Times New Roman" w:cs="Times New Roman"/>
          <w:color w:val="000000"/>
          <w:sz w:val="24"/>
          <w:szCs w:val="24"/>
        </w:rPr>
        <w:t>. Seperti halnya Kelompok Bermain (KB) Nurul Azhar Aisyiyah, untuk meningkatkan system motorik dibuatlah permainan dengan metode yang menarik, yaitu metode Outbound. Sehingga peran guru sangat penting dalam menerapkan dan meningkatkan proses pembelajaran terutama dalam meningkatkan aspek perkembangan motik.</w:t>
      </w:r>
    </w:p>
    <w:p w14:paraId="1B215974" w14:textId="7DD44617" w:rsidR="00635120" w:rsidRDefault="00464FD1" w:rsidP="00464F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464FD1">
        <w:rPr>
          <w:rFonts w:ascii="Times New Roman" w:eastAsia="Times New Roman" w:hAnsi="Times New Roman" w:cs="Times New Roman"/>
          <w:color w:val="000000"/>
          <w:sz w:val="24"/>
          <w:szCs w:val="24"/>
        </w:rPr>
        <w:t xml:space="preserve">Tugas guru merancang pembelajaran yang manrik dan sesuai dengan kebutuhan perkembangan anak didik. Rencana Pelaksanaan Pembelajaran (RPP) harus dibuat oleh guru dan diterapkan pada pelaksanaan pembelajaran.  Suasana sekolah yang tenang dan guru yang baik, strategi dan model pembelajaran yang sesuai, akan memberikan kontribusi untuk lingkungan belajar yang lebih nyaman. </w:t>
      </w:r>
      <w:r w:rsidRPr="00464FD1">
        <w:rPr>
          <w:rFonts w:ascii="Times New Roman" w:eastAsia="Times New Roman" w:hAnsi="Times New Roman" w:cs="Times New Roman"/>
          <w:color w:val="000000"/>
          <w:sz w:val="24"/>
          <w:szCs w:val="24"/>
        </w:rPr>
        <w:lastRenderedPageBreak/>
        <w:t>Suasana proses pembelajaran adalah kegembiraan belajar, artinya siswa dapat mencurahkan seluruh perhatiannya untuk belajar. Tersedianya sumber dan lingkungan belajar yang efektif seperti kegiatan outbound dalapat menunjukkan peran aktif anak. Sehingga terjadi peningkatan perkembangan anak dan mencapai tujuan pembelajaran yang efektif dan efesien. Hal ini akan meningkatkan motivasi dan prestasi belajar anak sesuai tingkat perkembangan anak terutama di Kelompok Bermain (KB) Nurul Azhar Aisyiyah.</w:t>
      </w:r>
    </w:p>
    <w:p w14:paraId="5391CAE7" w14:textId="77777777" w:rsidR="00312FF1" w:rsidRDefault="00312FF1" w:rsidP="00464F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69716957" w14:textId="77777777" w:rsidR="00635120" w:rsidRDefault="00000000">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KESIMPULAN </w:t>
      </w:r>
    </w:p>
    <w:p w14:paraId="3EE32345" w14:textId="0C99AB4A" w:rsidR="00635120" w:rsidRDefault="009E327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312FF1">
        <w:rPr>
          <w:rFonts w:ascii="Times New Roman" w:eastAsia="Times New Roman" w:hAnsi="Times New Roman" w:cs="Times New Roman"/>
          <w:color w:val="000000"/>
          <w:sz w:val="24"/>
          <w:szCs w:val="24"/>
        </w:rPr>
        <w:t>Sesuai hasil penelitian yang dilaksanakan, maka dapat ditarik kesimpulan bahwa Kegiatan permainan Outbound yang dilakukan Kelompok Bermain (KB) Nurul Azhar Aisyiyah, yakni kegiatan melempar bola. Melempar bola pada lingkaran yang telah disediakan dengan batas start yang ditentukan. Permainan tersebut diikuti dengan antusias oleh seluruh anak didik kelas A Kelompok Bermain (KB) Nurul Azhar Aisyiyah. Kegiatan outbound bermanfaat membentuk kekuatan otot dan melatih fisik anak, kegiatan outbound juga dapat menjadi sarana belajar yang menyenangkan.</w:t>
      </w:r>
    </w:p>
    <w:p w14:paraId="2ACCE0CA" w14:textId="77777777" w:rsidR="00635120" w:rsidRDefault="0063512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10D86D3E" w14:textId="77777777" w:rsidR="00635120" w:rsidRDefault="00000000">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UCAPAN TERIMAKASIH </w:t>
      </w:r>
    </w:p>
    <w:p w14:paraId="0C413FDF" w14:textId="65336319" w:rsidR="00635120" w:rsidRPr="00121F12" w:rsidRDefault="00121F1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121F12">
        <w:rPr>
          <w:rFonts w:ascii="Times New Roman" w:eastAsia="Times New Roman" w:hAnsi="Times New Roman" w:cs="Times New Roman"/>
          <w:color w:val="000000"/>
          <w:sz w:val="24"/>
          <w:szCs w:val="24"/>
        </w:rPr>
        <w:t xml:space="preserve">Terima kasih yang sebesar-besarnya kepada </w:t>
      </w:r>
      <w:r w:rsidRPr="00312FF1">
        <w:rPr>
          <w:rFonts w:ascii="Times New Roman" w:eastAsia="Times New Roman" w:hAnsi="Times New Roman" w:cs="Times New Roman"/>
          <w:color w:val="000000"/>
          <w:sz w:val="24"/>
          <w:szCs w:val="24"/>
        </w:rPr>
        <w:t>Kelompok Bermain (KB) Nurul Azhar Aisyiyah</w:t>
      </w:r>
      <w:r>
        <w:rPr>
          <w:rFonts w:ascii="Times New Roman" w:eastAsia="Times New Roman" w:hAnsi="Times New Roman" w:cs="Times New Roman"/>
          <w:color w:val="000000"/>
          <w:sz w:val="24"/>
          <w:szCs w:val="24"/>
        </w:rPr>
        <w:t xml:space="preserve"> Situbondo</w:t>
      </w:r>
      <w:r w:rsidRPr="00121F12">
        <w:rPr>
          <w:rFonts w:ascii="Times New Roman" w:eastAsia="Times New Roman" w:hAnsi="Times New Roman" w:cs="Times New Roman"/>
          <w:color w:val="000000"/>
          <w:sz w:val="24"/>
          <w:szCs w:val="24"/>
        </w:rPr>
        <w:t xml:space="preserve"> </w:t>
      </w:r>
      <w:r w:rsidRPr="00121F12">
        <w:rPr>
          <w:rFonts w:ascii="Times New Roman" w:eastAsia="Times New Roman" w:hAnsi="Times New Roman" w:cs="Times New Roman"/>
          <w:color w:val="000000"/>
          <w:sz w:val="24"/>
          <w:szCs w:val="24"/>
        </w:rPr>
        <w:t>yang telah memberikan dukungan hingga penelitian ini dapat terealisasi dengan maksimal</w:t>
      </w:r>
      <w:r>
        <w:rPr>
          <w:rFonts w:ascii="Times New Roman" w:eastAsia="Times New Roman" w:hAnsi="Times New Roman" w:cs="Times New Roman"/>
          <w:color w:val="000000"/>
          <w:sz w:val="24"/>
          <w:szCs w:val="24"/>
        </w:rPr>
        <w:t xml:space="preserve">, terimkasih juga kepada </w:t>
      </w:r>
      <w:r>
        <w:rPr>
          <w:rFonts w:ascii="Times New Roman" w:hAnsi="Times New Roman"/>
          <w:sz w:val="24"/>
          <w:szCs w:val="24"/>
        </w:rPr>
        <w:t xml:space="preserve">tim pengelola </w:t>
      </w:r>
      <w:r w:rsidRPr="00AC7DBA">
        <w:rPr>
          <w:rFonts w:ascii="Times New Roman" w:hAnsi="Times New Roman"/>
          <w:sz w:val="24"/>
          <w:szCs w:val="24"/>
        </w:rPr>
        <w:t>Jurnal Ilmiah Mandala Education yang telah membantu dalam proses publikasi ilmiah ini</w:t>
      </w:r>
      <w:r>
        <w:rPr>
          <w:rFonts w:ascii="Times New Roman" w:hAnsi="Times New Roman"/>
          <w:sz w:val="24"/>
          <w:szCs w:val="24"/>
        </w:rPr>
        <w:t>.</w:t>
      </w:r>
    </w:p>
    <w:p w14:paraId="417DED05" w14:textId="77777777" w:rsidR="00121F12" w:rsidRDefault="00121F1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3E3C0F0D" w14:textId="77777777" w:rsidR="00635120" w:rsidRDefault="00000000">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43A9EE72" w14:textId="77777777" w:rsidR="00CA733B" w:rsidRDefault="00CA733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sz w:val="24"/>
          <w:szCs w:val="24"/>
        </w:rPr>
      </w:pPr>
    </w:p>
    <w:p w14:paraId="304494A0" w14:textId="2A1EABB8" w:rsidR="00F11049" w:rsidRPr="00F11049" w:rsidRDefault="00121F12"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F11049" w:rsidRPr="00F11049">
        <w:rPr>
          <w:rFonts w:ascii="Times New Roman" w:hAnsi="Times New Roman" w:cs="Times New Roman"/>
          <w:noProof/>
          <w:sz w:val="24"/>
          <w:szCs w:val="24"/>
        </w:rPr>
        <w:t xml:space="preserve">Aristia, K., Nasryah, C. E., &amp; Rahman, A. A. (2020). Efektifitas Penggunaan Media Pembelajaran Celengan Gambar Untuk Meningkatkan Hasil Belajar Siswa Tema Peduli Terhadap Makhluk Hidup Kelas IV SD A. </w:t>
      </w:r>
      <w:r w:rsidR="00F11049" w:rsidRPr="00F11049">
        <w:rPr>
          <w:rFonts w:ascii="Times New Roman" w:hAnsi="Times New Roman" w:cs="Times New Roman"/>
          <w:i/>
          <w:iCs/>
          <w:noProof/>
          <w:sz w:val="24"/>
          <w:szCs w:val="24"/>
        </w:rPr>
        <w:t>Jurnal Ilmiah Pendidikan</w:t>
      </w:r>
      <w:r w:rsidR="00F11049" w:rsidRPr="00F11049">
        <w:rPr>
          <w:rFonts w:ascii="Times New Roman" w:hAnsi="Times New Roman" w:cs="Times New Roman"/>
          <w:noProof/>
          <w:sz w:val="24"/>
          <w:szCs w:val="24"/>
        </w:rPr>
        <w:t xml:space="preserve">, </w:t>
      </w:r>
      <w:r w:rsidR="00F11049" w:rsidRPr="00F11049">
        <w:rPr>
          <w:rFonts w:ascii="Times New Roman" w:hAnsi="Times New Roman" w:cs="Times New Roman"/>
          <w:i/>
          <w:iCs/>
          <w:noProof/>
          <w:sz w:val="24"/>
          <w:szCs w:val="24"/>
        </w:rPr>
        <w:t>1</w:t>
      </w:r>
      <w:r w:rsidR="00F11049" w:rsidRPr="00F11049">
        <w:rPr>
          <w:rFonts w:ascii="Times New Roman" w:hAnsi="Times New Roman" w:cs="Times New Roman"/>
          <w:noProof/>
          <w:sz w:val="24"/>
          <w:szCs w:val="24"/>
        </w:rPr>
        <w:t>(2), 16–25. https://doi.org/https://doi.org/10.51276/edu.v1i2.33</w:t>
      </w:r>
    </w:p>
    <w:p w14:paraId="52068BAD"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Biasa, P. L., Pendidikan, F. I., Surabaya, U. N., Biasa, P. L., Pendidikan, F. I., &amp; Surabaya, U. N. (2020). Penerapan Permainan Puzzle terhadap Perkembangan Motorik Halus Anak Tunagrahita Ringan. </w:t>
      </w:r>
      <w:r w:rsidRPr="00F11049">
        <w:rPr>
          <w:rFonts w:ascii="Times New Roman" w:hAnsi="Times New Roman" w:cs="Times New Roman"/>
          <w:i/>
          <w:iCs/>
          <w:noProof/>
          <w:sz w:val="24"/>
          <w:szCs w:val="24"/>
        </w:rPr>
        <w:t>Jurnal Pendidikan Khusus</w:t>
      </w:r>
      <w:r w:rsidRPr="00F11049">
        <w:rPr>
          <w:rFonts w:ascii="Times New Roman" w:hAnsi="Times New Roman" w:cs="Times New Roman"/>
          <w:noProof/>
          <w:sz w:val="24"/>
          <w:szCs w:val="24"/>
        </w:rPr>
        <w:t>, 1–8.</w:t>
      </w:r>
    </w:p>
    <w:p w14:paraId="6029459C"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Dewi, S., Mas’ud, &amp; Aziizah, S. A. (2020). Pengaruh Kegiatan Outbound Terhadap Motorik Kasar Anak di Kelompok A RA AL-Fattah Blok Sukamurni Desa Maja Selatan Kecamatan Maja. </w:t>
      </w:r>
      <w:r w:rsidRPr="00F11049">
        <w:rPr>
          <w:rFonts w:ascii="Times New Roman" w:hAnsi="Times New Roman" w:cs="Times New Roman"/>
          <w:i/>
          <w:iCs/>
          <w:noProof/>
          <w:sz w:val="24"/>
          <w:szCs w:val="24"/>
        </w:rPr>
        <w:t>Jurnal Pendidikan Islam Anak Usia Dini</w:t>
      </w:r>
      <w:r w:rsidRPr="00F11049">
        <w:rPr>
          <w:rFonts w:ascii="Times New Roman" w:hAnsi="Times New Roman" w:cs="Times New Roman"/>
          <w:noProof/>
          <w:sz w:val="24"/>
          <w:szCs w:val="24"/>
        </w:rPr>
        <w:t xml:space="preserve">, </w:t>
      </w:r>
      <w:r w:rsidRPr="00F11049">
        <w:rPr>
          <w:rFonts w:ascii="Times New Roman" w:hAnsi="Times New Roman" w:cs="Times New Roman"/>
          <w:i/>
          <w:iCs/>
          <w:noProof/>
          <w:sz w:val="24"/>
          <w:szCs w:val="24"/>
        </w:rPr>
        <w:t>Vol. 1(1)</w:t>
      </w:r>
      <w:r w:rsidRPr="00F11049">
        <w:rPr>
          <w:rFonts w:ascii="Times New Roman" w:hAnsi="Times New Roman" w:cs="Times New Roman"/>
          <w:noProof/>
          <w:sz w:val="24"/>
          <w:szCs w:val="24"/>
        </w:rPr>
        <w:t>(1), 1–11. https://doi.org/https://doi.org/10.31949/ra.v1i1.2593</w:t>
      </w:r>
    </w:p>
    <w:p w14:paraId="2A6062BE"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Elfiadi. (2016). Bermain Dan Permainan Bagi Anak Usia Dini. </w:t>
      </w:r>
      <w:r w:rsidRPr="00F11049">
        <w:rPr>
          <w:rFonts w:ascii="Times New Roman" w:hAnsi="Times New Roman" w:cs="Times New Roman"/>
          <w:i/>
          <w:iCs/>
          <w:noProof/>
          <w:sz w:val="24"/>
          <w:szCs w:val="24"/>
        </w:rPr>
        <w:t>ITQAN: Jurnal Ilmu-Ilmu Kependidikan</w:t>
      </w:r>
      <w:r w:rsidRPr="00F11049">
        <w:rPr>
          <w:rFonts w:ascii="Times New Roman" w:hAnsi="Times New Roman" w:cs="Times New Roman"/>
          <w:noProof/>
          <w:sz w:val="24"/>
          <w:szCs w:val="24"/>
        </w:rPr>
        <w:t xml:space="preserve">, </w:t>
      </w:r>
      <w:r w:rsidRPr="00F11049">
        <w:rPr>
          <w:rFonts w:ascii="Times New Roman" w:hAnsi="Times New Roman" w:cs="Times New Roman"/>
          <w:i/>
          <w:iCs/>
          <w:noProof/>
          <w:sz w:val="24"/>
          <w:szCs w:val="24"/>
        </w:rPr>
        <w:t>VII</w:t>
      </w:r>
      <w:r w:rsidRPr="00F11049">
        <w:rPr>
          <w:rFonts w:ascii="Times New Roman" w:hAnsi="Times New Roman" w:cs="Times New Roman"/>
          <w:noProof/>
          <w:sz w:val="24"/>
          <w:szCs w:val="24"/>
        </w:rPr>
        <w:t>(1), 51–60.</w:t>
      </w:r>
    </w:p>
    <w:p w14:paraId="4EB8CA2C"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Fadila, A. (2022). Implementasi Permainan Mini Outbound dalam Mengembangkan Motorik Kasar Anak Kelompok A. </w:t>
      </w:r>
      <w:r w:rsidRPr="00F11049">
        <w:rPr>
          <w:rFonts w:ascii="Times New Roman" w:hAnsi="Times New Roman" w:cs="Times New Roman"/>
          <w:i/>
          <w:iCs/>
          <w:noProof/>
          <w:sz w:val="24"/>
          <w:szCs w:val="24"/>
        </w:rPr>
        <w:t>Jurnal Riset Pendidikan Guru PAUD</w:t>
      </w:r>
      <w:r w:rsidRPr="00F11049">
        <w:rPr>
          <w:rFonts w:ascii="Times New Roman" w:hAnsi="Times New Roman" w:cs="Times New Roman"/>
          <w:noProof/>
          <w:sz w:val="24"/>
          <w:szCs w:val="24"/>
        </w:rPr>
        <w:t xml:space="preserve">, </w:t>
      </w:r>
      <w:r w:rsidRPr="00F11049">
        <w:rPr>
          <w:rFonts w:ascii="Times New Roman" w:hAnsi="Times New Roman" w:cs="Times New Roman"/>
          <w:i/>
          <w:iCs/>
          <w:noProof/>
          <w:sz w:val="24"/>
          <w:szCs w:val="24"/>
        </w:rPr>
        <w:t>2</w:t>
      </w:r>
      <w:r w:rsidRPr="00F11049">
        <w:rPr>
          <w:rFonts w:ascii="Times New Roman" w:hAnsi="Times New Roman" w:cs="Times New Roman"/>
          <w:noProof/>
          <w:sz w:val="24"/>
          <w:szCs w:val="24"/>
        </w:rPr>
        <w:t>(1), 20–27. https://doi.org/https://doi.org/10.29313/jrpgp.vi.713</w:t>
      </w:r>
    </w:p>
    <w:p w14:paraId="2230C7D6"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Fajri, Z. (2010). </w:t>
      </w:r>
      <w:r w:rsidRPr="00F11049">
        <w:rPr>
          <w:rFonts w:ascii="Times New Roman" w:hAnsi="Times New Roman" w:cs="Times New Roman"/>
          <w:i/>
          <w:iCs/>
          <w:noProof/>
          <w:sz w:val="24"/>
          <w:szCs w:val="24"/>
        </w:rPr>
        <w:t>Pembelajaran Kooperatif dengan Menerapkan Teori Brunner Pokok Bahasan Keliling dan Luas Bangun Datar Kelas IVA SD Negeri Tamanan 2 Tahun Ajaran 2009/2010</w:t>
      </w:r>
      <w:r w:rsidRPr="00F11049">
        <w:rPr>
          <w:rFonts w:ascii="Times New Roman" w:hAnsi="Times New Roman" w:cs="Times New Roman"/>
          <w:noProof/>
          <w:sz w:val="24"/>
          <w:szCs w:val="24"/>
        </w:rPr>
        <w:t>. Universitas Jember.</w:t>
      </w:r>
    </w:p>
    <w:p w14:paraId="446F2C04"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Fajri, Z., Baharun, H., Muali, C., Shofiatun, Farida, L., &amp; Wahyuningtiyas, Y. (2021). Student’s Learning Motivation and Interest; the Effectiveness of Online Learning during COVID-19 Pandemic. </w:t>
      </w:r>
      <w:r w:rsidRPr="00F11049">
        <w:rPr>
          <w:rFonts w:ascii="Times New Roman" w:hAnsi="Times New Roman" w:cs="Times New Roman"/>
          <w:i/>
          <w:iCs/>
          <w:noProof/>
          <w:sz w:val="24"/>
          <w:szCs w:val="24"/>
        </w:rPr>
        <w:t>Journal of Physics: Conference Series</w:t>
      </w:r>
      <w:r w:rsidRPr="00F11049">
        <w:rPr>
          <w:rFonts w:ascii="Times New Roman" w:hAnsi="Times New Roman" w:cs="Times New Roman"/>
          <w:noProof/>
          <w:sz w:val="24"/>
          <w:szCs w:val="24"/>
        </w:rPr>
        <w:t xml:space="preserve">, </w:t>
      </w:r>
      <w:r w:rsidRPr="00F11049">
        <w:rPr>
          <w:rFonts w:ascii="Times New Roman" w:hAnsi="Times New Roman" w:cs="Times New Roman"/>
          <w:i/>
          <w:iCs/>
          <w:noProof/>
          <w:sz w:val="24"/>
          <w:szCs w:val="24"/>
        </w:rPr>
        <w:t>1899</w:t>
      </w:r>
      <w:r w:rsidRPr="00F11049">
        <w:rPr>
          <w:rFonts w:ascii="Times New Roman" w:hAnsi="Times New Roman" w:cs="Times New Roman"/>
          <w:noProof/>
          <w:sz w:val="24"/>
          <w:szCs w:val="24"/>
        </w:rPr>
        <w:t>(1). https://doi.org/10.1088/1742-6596/1899/1/012178</w:t>
      </w:r>
    </w:p>
    <w:p w14:paraId="77F87608"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Fajri, Z., Yasin, M., Masykur, M., &amp; Adi Putra, M. W. (2021). PKM Penyuluhan Peningkatan </w:t>
      </w:r>
      <w:r w:rsidRPr="00F11049">
        <w:rPr>
          <w:rFonts w:ascii="Times New Roman" w:hAnsi="Times New Roman" w:cs="Times New Roman"/>
          <w:noProof/>
          <w:sz w:val="24"/>
          <w:szCs w:val="24"/>
        </w:rPr>
        <w:lastRenderedPageBreak/>
        <w:t xml:space="preserve">Profesionalisme Guru PAUD pada Masa Pendemi Covid-19. </w:t>
      </w:r>
      <w:r w:rsidRPr="00F11049">
        <w:rPr>
          <w:rFonts w:ascii="Times New Roman" w:hAnsi="Times New Roman" w:cs="Times New Roman"/>
          <w:i/>
          <w:iCs/>
          <w:noProof/>
          <w:sz w:val="24"/>
          <w:szCs w:val="24"/>
        </w:rPr>
        <w:t>GUYUB: Journal of Community Engagement</w:t>
      </w:r>
      <w:r w:rsidRPr="00F11049">
        <w:rPr>
          <w:rFonts w:ascii="Times New Roman" w:hAnsi="Times New Roman" w:cs="Times New Roman"/>
          <w:noProof/>
          <w:sz w:val="24"/>
          <w:szCs w:val="24"/>
        </w:rPr>
        <w:t xml:space="preserve">, </w:t>
      </w:r>
      <w:r w:rsidRPr="00F11049">
        <w:rPr>
          <w:rFonts w:ascii="Times New Roman" w:hAnsi="Times New Roman" w:cs="Times New Roman"/>
          <w:i/>
          <w:iCs/>
          <w:noProof/>
          <w:sz w:val="24"/>
          <w:szCs w:val="24"/>
        </w:rPr>
        <w:t>2</w:t>
      </w:r>
      <w:r w:rsidRPr="00F11049">
        <w:rPr>
          <w:rFonts w:ascii="Times New Roman" w:hAnsi="Times New Roman" w:cs="Times New Roman"/>
          <w:noProof/>
          <w:sz w:val="24"/>
          <w:szCs w:val="24"/>
        </w:rPr>
        <w:t>(3), 493–508. https://doi.org/10.33650/guyub.v2i3.2756</w:t>
      </w:r>
    </w:p>
    <w:p w14:paraId="11D51648"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Farhurohman, O. (2017). Hakikat Bermain dan Permainan Anak Usia Dini di Pendidikan Anak Usia Dini (PAUD). </w:t>
      </w:r>
      <w:r w:rsidRPr="00F11049">
        <w:rPr>
          <w:rFonts w:ascii="Times New Roman" w:hAnsi="Times New Roman" w:cs="Times New Roman"/>
          <w:i/>
          <w:iCs/>
          <w:noProof/>
          <w:sz w:val="24"/>
          <w:szCs w:val="24"/>
        </w:rPr>
        <w:t>Jurnal Fakultas Ilmu Pendidikan, Universitas Negeri Yogyakarta</w:t>
      </w:r>
      <w:r w:rsidRPr="00F11049">
        <w:rPr>
          <w:rFonts w:ascii="Times New Roman" w:hAnsi="Times New Roman" w:cs="Times New Roman"/>
          <w:noProof/>
          <w:sz w:val="24"/>
          <w:szCs w:val="24"/>
        </w:rPr>
        <w:t xml:space="preserve">, </w:t>
      </w:r>
      <w:r w:rsidRPr="00F11049">
        <w:rPr>
          <w:rFonts w:ascii="Times New Roman" w:hAnsi="Times New Roman" w:cs="Times New Roman"/>
          <w:i/>
          <w:iCs/>
          <w:noProof/>
          <w:sz w:val="24"/>
          <w:szCs w:val="24"/>
        </w:rPr>
        <w:t>2</w:t>
      </w:r>
      <w:r w:rsidRPr="00F11049">
        <w:rPr>
          <w:rFonts w:ascii="Times New Roman" w:hAnsi="Times New Roman" w:cs="Times New Roman"/>
          <w:noProof/>
          <w:sz w:val="24"/>
          <w:szCs w:val="24"/>
        </w:rPr>
        <w:t>(1), 27–36.</w:t>
      </w:r>
    </w:p>
    <w:p w14:paraId="36C487EC"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Farida, S. (2017). Pengelolaan Pembelajaran Paud. </w:t>
      </w:r>
      <w:r w:rsidRPr="00F11049">
        <w:rPr>
          <w:rFonts w:ascii="Times New Roman" w:hAnsi="Times New Roman" w:cs="Times New Roman"/>
          <w:i/>
          <w:iCs/>
          <w:noProof/>
          <w:sz w:val="24"/>
          <w:szCs w:val="24"/>
        </w:rPr>
        <w:t>Wacana Didaktika</w:t>
      </w:r>
      <w:r w:rsidRPr="00F11049">
        <w:rPr>
          <w:rFonts w:ascii="Times New Roman" w:hAnsi="Times New Roman" w:cs="Times New Roman"/>
          <w:noProof/>
          <w:sz w:val="24"/>
          <w:szCs w:val="24"/>
        </w:rPr>
        <w:t xml:space="preserve">, </w:t>
      </w:r>
      <w:r w:rsidRPr="00F11049">
        <w:rPr>
          <w:rFonts w:ascii="Times New Roman" w:hAnsi="Times New Roman" w:cs="Times New Roman"/>
          <w:i/>
          <w:iCs/>
          <w:noProof/>
          <w:sz w:val="24"/>
          <w:szCs w:val="24"/>
        </w:rPr>
        <w:t>5</w:t>
      </w:r>
      <w:r w:rsidRPr="00F11049">
        <w:rPr>
          <w:rFonts w:ascii="Times New Roman" w:hAnsi="Times New Roman" w:cs="Times New Roman"/>
          <w:noProof/>
          <w:sz w:val="24"/>
          <w:szCs w:val="24"/>
        </w:rPr>
        <w:t>(02), 189. https://doi.org/10.31102/wacanadidaktika.v5i02.63</w:t>
      </w:r>
    </w:p>
    <w:p w14:paraId="2C9F3251"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Febrianti, Ayu, K. (2017). </w:t>
      </w:r>
      <w:r w:rsidRPr="00F11049">
        <w:rPr>
          <w:rFonts w:ascii="Times New Roman" w:hAnsi="Times New Roman" w:cs="Times New Roman"/>
          <w:i/>
          <w:iCs/>
          <w:noProof/>
          <w:sz w:val="24"/>
          <w:szCs w:val="24"/>
        </w:rPr>
        <w:t>Pengaruh Kegiatan Outbound terhadap Kemampuan Motorik Kasar pada Anak Kelompok B di TK 02 Ngemplak Karangpan dan Karanganyar Tahun Ajaran 2016/2017</w:t>
      </w:r>
      <w:r w:rsidRPr="00F11049">
        <w:rPr>
          <w:rFonts w:ascii="Times New Roman" w:hAnsi="Times New Roman" w:cs="Times New Roman"/>
          <w:noProof/>
          <w:sz w:val="24"/>
          <w:szCs w:val="24"/>
        </w:rPr>
        <w:t>. FKIP Universitas Muhammadiyah Surakarta.</w:t>
      </w:r>
    </w:p>
    <w:p w14:paraId="725A0F23"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Firthian, R., &amp; Putry, D. . (2021). Penciptaan Ilustrasi Prabu Siliwangi sebagai Media Pelestarian Budaya dan Sejarah di Jawa Barat. </w:t>
      </w:r>
      <w:r w:rsidRPr="00F11049">
        <w:rPr>
          <w:rFonts w:ascii="Times New Roman" w:hAnsi="Times New Roman" w:cs="Times New Roman"/>
          <w:i/>
          <w:iCs/>
          <w:noProof/>
          <w:sz w:val="24"/>
          <w:szCs w:val="24"/>
        </w:rPr>
        <w:t>Paravisual: Jurnal Desain Komunikasi Visual Dan Multimedia</w:t>
      </w:r>
      <w:r w:rsidRPr="00F11049">
        <w:rPr>
          <w:rFonts w:ascii="Times New Roman" w:hAnsi="Times New Roman" w:cs="Times New Roman"/>
          <w:noProof/>
          <w:sz w:val="24"/>
          <w:szCs w:val="24"/>
        </w:rPr>
        <w:t xml:space="preserve">, </w:t>
      </w:r>
      <w:r w:rsidRPr="00F11049">
        <w:rPr>
          <w:rFonts w:ascii="Times New Roman" w:hAnsi="Times New Roman" w:cs="Times New Roman"/>
          <w:i/>
          <w:iCs/>
          <w:noProof/>
          <w:sz w:val="24"/>
          <w:szCs w:val="24"/>
        </w:rPr>
        <w:t>1</w:t>
      </w:r>
      <w:r w:rsidRPr="00F11049">
        <w:rPr>
          <w:rFonts w:ascii="Times New Roman" w:hAnsi="Times New Roman" w:cs="Times New Roman"/>
          <w:noProof/>
          <w:sz w:val="24"/>
          <w:szCs w:val="24"/>
        </w:rPr>
        <w:t>(1), 1–8.</w:t>
      </w:r>
    </w:p>
    <w:p w14:paraId="04039706"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Fitriani, R., &amp; Adawiyah, R. (2018). Perkembangan Fisik Motorik Anak Usia Dini. </w:t>
      </w:r>
      <w:r w:rsidRPr="00F11049">
        <w:rPr>
          <w:rFonts w:ascii="Times New Roman" w:hAnsi="Times New Roman" w:cs="Times New Roman"/>
          <w:i/>
          <w:iCs/>
          <w:noProof/>
          <w:sz w:val="24"/>
          <w:szCs w:val="24"/>
        </w:rPr>
        <w:t>Jurnal Golden Age</w:t>
      </w:r>
      <w:r w:rsidRPr="00F11049">
        <w:rPr>
          <w:rFonts w:ascii="Times New Roman" w:hAnsi="Times New Roman" w:cs="Times New Roman"/>
          <w:noProof/>
          <w:sz w:val="24"/>
          <w:szCs w:val="24"/>
        </w:rPr>
        <w:t xml:space="preserve">, </w:t>
      </w:r>
      <w:r w:rsidRPr="00F11049">
        <w:rPr>
          <w:rFonts w:ascii="Times New Roman" w:hAnsi="Times New Roman" w:cs="Times New Roman"/>
          <w:i/>
          <w:iCs/>
          <w:noProof/>
          <w:sz w:val="24"/>
          <w:szCs w:val="24"/>
        </w:rPr>
        <w:t>2</w:t>
      </w:r>
      <w:r w:rsidRPr="00F11049">
        <w:rPr>
          <w:rFonts w:ascii="Times New Roman" w:hAnsi="Times New Roman" w:cs="Times New Roman"/>
          <w:noProof/>
          <w:sz w:val="24"/>
          <w:szCs w:val="24"/>
        </w:rPr>
        <w:t>(01), 25. https://doi.org/10.29408/goldenage.v2i01.742</w:t>
      </w:r>
    </w:p>
    <w:p w14:paraId="18C56479"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Furi, V. V. D. dan A. Z. (2020). Meningkatkan Kemampuan Motorik Kasar Melalui Game Outbound Tower Building Cup pada Anak Kelompok A di TK X Semarang. </w:t>
      </w:r>
      <w:r w:rsidRPr="00F11049">
        <w:rPr>
          <w:rFonts w:ascii="Times New Roman" w:hAnsi="Times New Roman" w:cs="Times New Roman"/>
          <w:i/>
          <w:iCs/>
          <w:noProof/>
          <w:sz w:val="24"/>
          <w:szCs w:val="24"/>
        </w:rPr>
        <w:t>RECEP : Research in Early Childhood Education and Parenting</w:t>
      </w:r>
      <w:r w:rsidRPr="00F11049">
        <w:rPr>
          <w:rFonts w:ascii="Times New Roman" w:hAnsi="Times New Roman" w:cs="Times New Roman"/>
          <w:noProof/>
          <w:sz w:val="24"/>
          <w:szCs w:val="24"/>
        </w:rPr>
        <w:t xml:space="preserve">, </w:t>
      </w:r>
      <w:r w:rsidRPr="00F11049">
        <w:rPr>
          <w:rFonts w:ascii="Times New Roman" w:hAnsi="Times New Roman" w:cs="Times New Roman"/>
          <w:i/>
          <w:iCs/>
          <w:noProof/>
          <w:sz w:val="24"/>
          <w:szCs w:val="24"/>
        </w:rPr>
        <w:t>1</w:t>
      </w:r>
      <w:r w:rsidRPr="00F11049">
        <w:rPr>
          <w:rFonts w:ascii="Times New Roman" w:hAnsi="Times New Roman" w:cs="Times New Roman"/>
          <w:noProof/>
          <w:sz w:val="24"/>
          <w:szCs w:val="24"/>
        </w:rPr>
        <w:t>(1), 1–16.</w:t>
      </w:r>
    </w:p>
    <w:p w14:paraId="67AC3EA3"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Idris, M. H. (2016). Karakteristik Anak Usia Dini. </w:t>
      </w:r>
      <w:r w:rsidRPr="00F11049">
        <w:rPr>
          <w:rFonts w:ascii="Times New Roman" w:hAnsi="Times New Roman" w:cs="Times New Roman"/>
          <w:i/>
          <w:iCs/>
          <w:noProof/>
          <w:sz w:val="24"/>
          <w:szCs w:val="24"/>
        </w:rPr>
        <w:t>Permata: Edisi Khusus Hasil Riset Pendidikan Guru Anak Usia Dini</w:t>
      </w:r>
      <w:r w:rsidRPr="00F11049">
        <w:rPr>
          <w:rFonts w:ascii="Times New Roman" w:hAnsi="Times New Roman" w:cs="Times New Roman"/>
          <w:noProof/>
          <w:sz w:val="24"/>
          <w:szCs w:val="24"/>
        </w:rPr>
        <w:t xml:space="preserve">, </w:t>
      </w:r>
      <w:r w:rsidRPr="00F11049">
        <w:rPr>
          <w:rFonts w:ascii="Times New Roman" w:hAnsi="Times New Roman" w:cs="Times New Roman"/>
          <w:i/>
          <w:iCs/>
          <w:noProof/>
          <w:sz w:val="24"/>
          <w:szCs w:val="24"/>
        </w:rPr>
        <w:t>1</w:t>
      </w:r>
      <w:r w:rsidRPr="00F11049">
        <w:rPr>
          <w:rFonts w:ascii="Times New Roman" w:hAnsi="Times New Roman" w:cs="Times New Roman"/>
          <w:noProof/>
          <w:sz w:val="24"/>
          <w:szCs w:val="24"/>
        </w:rPr>
        <w:t>(1), 37–43. https://journal.uhamka.ac.id/index.php/permata/article/download/4436/1397.</w:t>
      </w:r>
    </w:p>
    <w:p w14:paraId="55EBD465"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Ilato, A. (2020). Meningkatkan Kemampuan Motorik Halus Dalam Menyusun Sebuah Gambar Melalui Permainan Puzzle Bagi Anak Usia Dini 3-4 Tahun di RA AT-TAQWA Matayanagan. </w:t>
      </w:r>
      <w:r w:rsidRPr="00F11049">
        <w:rPr>
          <w:rFonts w:ascii="Times New Roman" w:hAnsi="Times New Roman" w:cs="Times New Roman"/>
          <w:i/>
          <w:iCs/>
          <w:noProof/>
          <w:sz w:val="24"/>
          <w:szCs w:val="24"/>
        </w:rPr>
        <w:t>Kidspedia : Jurnal Pendidikan Anak Usia Dini</w:t>
      </w:r>
      <w:r w:rsidRPr="00F11049">
        <w:rPr>
          <w:rFonts w:ascii="Times New Roman" w:hAnsi="Times New Roman" w:cs="Times New Roman"/>
          <w:noProof/>
          <w:sz w:val="24"/>
          <w:szCs w:val="24"/>
        </w:rPr>
        <w:t xml:space="preserve">, </w:t>
      </w:r>
      <w:r w:rsidRPr="00F11049">
        <w:rPr>
          <w:rFonts w:ascii="Times New Roman" w:hAnsi="Times New Roman" w:cs="Times New Roman"/>
          <w:i/>
          <w:iCs/>
          <w:noProof/>
          <w:sz w:val="24"/>
          <w:szCs w:val="24"/>
        </w:rPr>
        <w:t>1</w:t>
      </w:r>
      <w:r w:rsidRPr="00F11049">
        <w:rPr>
          <w:rFonts w:ascii="Times New Roman" w:hAnsi="Times New Roman" w:cs="Times New Roman"/>
          <w:noProof/>
          <w:sz w:val="24"/>
          <w:szCs w:val="24"/>
        </w:rPr>
        <w:t>(1), 19–23. https://ejurnal-mapalus-unima.ac.id/index.php/kidspedia/article/view/256</w:t>
      </w:r>
    </w:p>
    <w:p w14:paraId="53401715"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Kasar, R. I. K., Kwa, N., &amp; Pendi, F. I. (2017). Meningkatkan kemampuan Motorik Kasar melalui kegiatan Outbound pada Anak KelompokB TK Dharma Wanita Kwatu Mojoanyar Mojokerto. </w:t>
      </w:r>
      <w:r w:rsidRPr="00F11049">
        <w:rPr>
          <w:rFonts w:ascii="Times New Roman" w:hAnsi="Times New Roman" w:cs="Times New Roman"/>
          <w:i/>
          <w:iCs/>
          <w:noProof/>
          <w:sz w:val="24"/>
          <w:szCs w:val="24"/>
        </w:rPr>
        <w:t>PG-PUA ,</w:t>
      </w:r>
      <w:r w:rsidRPr="00F11049">
        <w:rPr>
          <w:rFonts w:ascii="Times New Roman" w:hAnsi="Times New Roman" w:cs="Times New Roman"/>
          <w:noProof/>
          <w:sz w:val="24"/>
          <w:szCs w:val="24"/>
        </w:rPr>
        <w:t xml:space="preserve"> </w:t>
      </w:r>
      <w:r w:rsidRPr="00F11049">
        <w:rPr>
          <w:rFonts w:ascii="Times New Roman" w:hAnsi="Times New Roman" w:cs="Times New Roman"/>
          <w:i/>
          <w:iCs/>
          <w:noProof/>
          <w:sz w:val="24"/>
          <w:szCs w:val="24"/>
        </w:rPr>
        <w:t>1</w:t>
      </w:r>
      <w:r w:rsidRPr="00F11049">
        <w:rPr>
          <w:rFonts w:ascii="Times New Roman" w:hAnsi="Times New Roman" w:cs="Times New Roman"/>
          <w:noProof/>
          <w:sz w:val="24"/>
          <w:szCs w:val="24"/>
        </w:rPr>
        <w:t>(1).</w:t>
      </w:r>
    </w:p>
    <w:p w14:paraId="5CC26C26"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Khaironi, M. (2018). Perkembangan Anak Usia Dini. </w:t>
      </w:r>
      <w:r w:rsidRPr="00F11049">
        <w:rPr>
          <w:rFonts w:ascii="Times New Roman" w:hAnsi="Times New Roman" w:cs="Times New Roman"/>
          <w:i/>
          <w:iCs/>
          <w:noProof/>
          <w:sz w:val="24"/>
          <w:szCs w:val="24"/>
        </w:rPr>
        <w:t>Jurnal Golden Age Hamzanwadi University</w:t>
      </w:r>
      <w:r w:rsidRPr="00F11049">
        <w:rPr>
          <w:rFonts w:ascii="Times New Roman" w:hAnsi="Times New Roman" w:cs="Times New Roman"/>
          <w:noProof/>
          <w:sz w:val="24"/>
          <w:szCs w:val="24"/>
        </w:rPr>
        <w:t xml:space="preserve">, </w:t>
      </w:r>
      <w:r w:rsidRPr="00F11049">
        <w:rPr>
          <w:rFonts w:ascii="Times New Roman" w:hAnsi="Times New Roman" w:cs="Times New Roman"/>
          <w:i/>
          <w:iCs/>
          <w:noProof/>
          <w:sz w:val="24"/>
          <w:szCs w:val="24"/>
        </w:rPr>
        <w:t>3</w:t>
      </w:r>
      <w:r w:rsidRPr="00F11049">
        <w:rPr>
          <w:rFonts w:ascii="Times New Roman" w:hAnsi="Times New Roman" w:cs="Times New Roman"/>
          <w:noProof/>
          <w:sz w:val="24"/>
          <w:szCs w:val="24"/>
        </w:rPr>
        <w:t>(1), 1–12. https://pdfs.semanticscholar.org</w:t>
      </w:r>
    </w:p>
    <w:p w14:paraId="29BBE0BF"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Maros, H., &amp; Juniar, S. (2016). Meningkatkan Keterampilan Motorik Kasar melalui egiatan Outbound Kelompok B TK Aba Gamping Sleman. </w:t>
      </w:r>
      <w:r w:rsidRPr="00F11049">
        <w:rPr>
          <w:rFonts w:ascii="Times New Roman" w:hAnsi="Times New Roman" w:cs="Times New Roman"/>
          <w:i/>
          <w:iCs/>
          <w:noProof/>
          <w:sz w:val="24"/>
          <w:szCs w:val="24"/>
        </w:rPr>
        <w:t>Pendidikan Guru PAUD UNY</w:t>
      </w:r>
      <w:r w:rsidRPr="00F11049">
        <w:rPr>
          <w:rFonts w:ascii="Times New Roman" w:hAnsi="Times New Roman" w:cs="Times New Roman"/>
          <w:noProof/>
          <w:sz w:val="24"/>
          <w:szCs w:val="24"/>
        </w:rPr>
        <w:t xml:space="preserve">, </w:t>
      </w:r>
      <w:r w:rsidRPr="00F11049">
        <w:rPr>
          <w:rFonts w:ascii="Times New Roman" w:hAnsi="Times New Roman" w:cs="Times New Roman"/>
          <w:i/>
          <w:iCs/>
          <w:noProof/>
          <w:sz w:val="24"/>
          <w:szCs w:val="24"/>
        </w:rPr>
        <w:t>3</w:t>
      </w:r>
      <w:r w:rsidRPr="00F11049">
        <w:rPr>
          <w:rFonts w:ascii="Times New Roman" w:hAnsi="Times New Roman" w:cs="Times New Roman"/>
          <w:noProof/>
          <w:sz w:val="24"/>
          <w:szCs w:val="24"/>
        </w:rPr>
        <w:t>(2), 1–23.</w:t>
      </w:r>
    </w:p>
    <w:p w14:paraId="27A9CB4A"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Masdudi. (2019). Karakteristik Perkembangan Pendidikan Anak Usia Dini. </w:t>
      </w:r>
      <w:r w:rsidRPr="00F11049">
        <w:rPr>
          <w:rFonts w:ascii="Times New Roman" w:hAnsi="Times New Roman" w:cs="Times New Roman"/>
          <w:i/>
          <w:iCs/>
          <w:noProof/>
          <w:sz w:val="24"/>
          <w:szCs w:val="24"/>
        </w:rPr>
        <w:t>AWLADY : Jurnal Pendidikan Anak</w:t>
      </w:r>
      <w:r w:rsidRPr="00F11049">
        <w:rPr>
          <w:rFonts w:ascii="Times New Roman" w:hAnsi="Times New Roman" w:cs="Times New Roman"/>
          <w:noProof/>
          <w:sz w:val="24"/>
          <w:szCs w:val="24"/>
        </w:rPr>
        <w:t xml:space="preserve">, </w:t>
      </w:r>
      <w:r w:rsidRPr="00F11049">
        <w:rPr>
          <w:rFonts w:ascii="Times New Roman" w:hAnsi="Times New Roman" w:cs="Times New Roman"/>
          <w:i/>
          <w:iCs/>
          <w:noProof/>
          <w:sz w:val="24"/>
          <w:szCs w:val="24"/>
        </w:rPr>
        <w:t>1</w:t>
      </w:r>
      <w:r w:rsidRPr="00F11049">
        <w:rPr>
          <w:rFonts w:ascii="Times New Roman" w:hAnsi="Times New Roman" w:cs="Times New Roman"/>
          <w:noProof/>
          <w:sz w:val="24"/>
          <w:szCs w:val="24"/>
        </w:rPr>
        <w:t>(2), 1–26. https://doi.org/10.24235/awlady.v1i2.739</w:t>
      </w:r>
    </w:p>
    <w:p w14:paraId="37E8AFCC"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Nur, L., Giyartini, R., &amp; Sumardi, S. (2020). Gross Motor Skills: Outbound Activities in Elementary Students. </w:t>
      </w:r>
      <w:r w:rsidRPr="00F11049">
        <w:rPr>
          <w:rFonts w:ascii="Times New Roman" w:hAnsi="Times New Roman" w:cs="Times New Roman"/>
          <w:i/>
          <w:iCs/>
          <w:noProof/>
          <w:sz w:val="24"/>
          <w:szCs w:val="24"/>
        </w:rPr>
        <w:t>JUARA : Jurnal Olahraga</w:t>
      </w:r>
      <w:r w:rsidRPr="00F11049">
        <w:rPr>
          <w:rFonts w:ascii="Times New Roman" w:hAnsi="Times New Roman" w:cs="Times New Roman"/>
          <w:noProof/>
          <w:sz w:val="24"/>
          <w:szCs w:val="24"/>
        </w:rPr>
        <w:t xml:space="preserve">, </w:t>
      </w:r>
      <w:r w:rsidRPr="00F11049">
        <w:rPr>
          <w:rFonts w:ascii="Times New Roman" w:hAnsi="Times New Roman" w:cs="Times New Roman"/>
          <w:i/>
          <w:iCs/>
          <w:noProof/>
          <w:sz w:val="24"/>
          <w:szCs w:val="24"/>
        </w:rPr>
        <w:t>5</w:t>
      </w:r>
      <w:r w:rsidRPr="00F11049">
        <w:rPr>
          <w:rFonts w:ascii="Times New Roman" w:hAnsi="Times New Roman" w:cs="Times New Roman"/>
          <w:noProof/>
          <w:sz w:val="24"/>
          <w:szCs w:val="24"/>
        </w:rPr>
        <w:t>(1), 93–99. https://doi.org/10.33222/juara.v5i1.781</w:t>
      </w:r>
    </w:p>
    <w:p w14:paraId="74ACFDBF"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Nurtanto, M. (2016). Mengembangkan kompetensi profesionalisme guru dalam menyiapkan pembelajaran yang bermutu. </w:t>
      </w:r>
      <w:r w:rsidRPr="00F11049">
        <w:rPr>
          <w:rFonts w:ascii="Times New Roman" w:hAnsi="Times New Roman" w:cs="Times New Roman"/>
          <w:i/>
          <w:iCs/>
          <w:noProof/>
          <w:sz w:val="24"/>
          <w:szCs w:val="24"/>
        </w:rPr>
        <w:t>Prosiding Seminar Nasional Inovasi Pendidikan Inovasi Pembelajaran Berbasis Karakter Dalam Menghadapi Masyarakat Ekonomi ASEAN</w:t>
      </w:r>
      <w:r w:rsidRPr="00F11049">
        <w:rPr>
          <w:rFonts w:ascii="Times New Roman" w:hAnsi="Times New Roman" w:cs="Times New Roman"/>
          <w:noProof/>
          <w:sz w:val="24"/>
          <w:szCs w:val="24"/>
        </w:rPr>
        <w:t xml:space="preserve">, </w:t>
      </w:r>
      <w:r w:rsidRPr="00F11049">
        <w:rPr>
          <w:rFonts w:ascii="Times New Roman" w:hAnsi="Times New Roman" w:cs="Times New Roman"/>
          <w:i/>
          <w:iCs/>
          <w:noProof/>
          <w:sz w:val="24"/>
          <w:szCs w:val="24"/>
        </w:rPr>
        <w:t>10</w:t>
      </w:r>
      <w:r w:rsidRPr="00F11049">
        <w:rPr>
          <w:rFonts w:ascii="Times New Roman" w:hAnsi="Times New Roman" w:cs="Times New Roman"/>
          <w:noProof/>
          <w:sz w:val="24"/>
          <w:szCs w:val="24"/>
        </w:rPr>
        <w:t>, 553–565. http://www.jurnal.fkip.uns.ac.id/index.php/snip/article/viewFile/8975/6535</w:t>
      </w:r>
    </w:p>
    <w:p w14:paraId="2B8F8405"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Pahrunisa, T., &amp; Nurjaman, I. (2019). Upaya Meningkatkan Kemampuan Motorik Kasar Melalui Kegiatan Outbond Pada Anak Usia 5-6 Tahun Di Tk Friends School, Kecamatan Pinang, Tangerang. </w:t>
      </w:r>
      <w:r w:rsidRPr="00F11049">
        <w:rPr>
          <w:rFonts w:ascii="Times New Roman" w:hAnsi="Times New Roman" w:cs="Times New Roman"/>
          <w:i/>
          <w:iCs/>
          <w:noProof/>
          <w:sz w:val="24"/>
          <w:szCs w:val="24"/>
        </w:rPr>
        <w:t>Ceria: Jurnal Program Studi Pendidikan Anak Usia Dini</w:t>
      </w:r>
      <w:r w:rsidRPr="00F11049">
        <w:rPr>
          <w:rFonts w:ascii="Times New Roman" w:hAnsi="Times New Roman" w:cs="Times New Roman"/>
          <w:noProof/>
          <w:sz w:val="24"/>
          <w:szCs w:val="24"/>
        </w:rPr>
        <w:t xml:space="preserve">, </w:t>
      </w:r>
      <w:r w:rsidRPr="00F11049">
        <w:rPr>
          <w:rFonts w:ascii="Times New Roman" w:hAnsi="Times New Roman" w:cs="Times New Roman"/>
          <w:i/>
          <w:iCs/>
          <w:noProof/>
          <w:sz w:val="24"/>
          <w:szCs w:val="24"/>
        </w:rPr>
        <w:t>7</w:t>
      </w:r>
      <w:r w:rsidRPr="00F11049">
        <w:rPr>
          <w:rFonts w:ascii="Times New Roman" w:hAnsi="Times New Roman" w:cs="Times New Roman"/>
          <w:noProof/>
          <w:sz w:val="24"/>
          <w:szCs w:val="24"/>
        </w:rPr>
        <w:t>(1), 12. https://doi.org/10.31000/ceria.v8i1.1171</w:t>
      </w:r>
    </w:p>
    <w:p w14:paraId="3BC88291"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Priyanto, A. (2014). pengembangan kreativitas pada anak usia dini melalui Aktivitas bermain. </w:t>
      </w:r>
      <w:r w:rsidRPr="00F11049">
        <w:rPr>
          <w:rFonts w:ascii="Times New Roman" w:hAnsi="Times New Roman" w:cs="Times New Roman"/>
          <w:i/>
          <w:iCs/>
          <w:noProof/>
          <w:sz w:val="24"/>
          <w:szCs w:val="24"/>
        </w:rPr>
        <w:t>Jurnal Ilmiah Guru Caraka Olah Pikir Edukatif</w:t>
      </w:r>
      <w:r w:rsidRPr="00F11049">
        <w:rPr>
          <w:rFonts w:ascii="Times New Roman" w:hAnsi="Times New Roman" w:cs="Times New Roman"/>
          <w:noProof/>
          <w:sz w:val="24"/>
          <w:szCs w:val="24"/>
        </w:rPr>
        <w:t xml:space="preserve">, </w:t>
      </w:r>
      <w:r w:rsidRPr="00F11049">
        <w:rPr>
          <w:rFonts w:ascii="Times New Roman" w:hAnsi="Times New Roman" w:cs="Times New Roman"/>
          <w:i/>
          <w:iCs/>
          <w:noProof/>
          <w:sz w:val="24"/>
          <w:szCs w:val="24"/>
        </w:rPr>
        <w:t>2</w:t>
      </w:r>
      <w:r w:rsidRPr="00F11049">
        <w:rPr>
          <w:rFonts w:ascii="Times New Roman" w:hAnsi="Times New Roman" w:cs="Times New Roman"/>
          <w:noProof/>
          <w:sz w:val="24"/>
          <w:szCs w:val="24"/>
        </w:rPr>
        <w:t>.</w:t>
      </w:r>
    </w:p>
    <w:p w14:paraId="1645CAD9"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lastRenderedPageBreak/>
        <w:t xml:space="preserve">Rocmah, L. I. (2012). Model Pembelajaran Outbound Untuk Anak Usia Dini. </w:t>
      </w:r>
      <w:r w:rsidRPr="00F11049">
        <w:rPr>
          <w:rFonts w:ascii="Times New Roman" w:hAnsi="Times New Roman" w:cs="Times New Roman"/>
          <w:i/>
          <w:iCs/>
          <w:noProof/>
          <w:sz w:val="24"/>
          <w:szCs w:val="24"/>
        </w:rPr>
        <w:t>Pedagogia : Jurnal Pendidikan</w:t>
      </w:r>
      <w:r w:rsidRPr="00F11049">
        <w:rPr>
          <w:rFonts w:ascii="Times New Roman" w:hAnsi="Times New Roman" w:cs="Times New Roman"/>
          <w:noProof/>
          <w:sz w:val="24"/>
          <w:szCs w:val="24"/>
        </w:rPr>
        <w:t xml:space="preserve">, </w:t>
      </w:r>
      <w:r w:rsidRPr="00F11049">
        <w:rPr>
          <w:rFonts w:ascii="Times New Roman" w:hAnsi="Times New Roman" w:cs="Times New Roman"/>
          <w:i/>
          <w:iCs/>
          <w:noProof/>
          <w:sz w:val="24"/>
          <w:szCs w:val="24"/>
        </w:rPr>
        <w:t>1</w:t>
      </w:r>
      <w:r w:rsidRPr="00F11049">
        <w:rPr>
          <w:rFonts w:ascii="Times New Roman" w:hAnsi="Times New Roman" w:cs="Times New Roman"/>
          <w:noProof/>
          <w:sz w:val="24"/>
          <w:szCs w:val="24"/>
        </w:rPr>
        <w:t>(2), 173–188. https://doi.org/10.21070/pedagogia.v1i2.40</w:t>
      </w:r>
    </w:p>
    <w:p w14:paraId="0E8395F7"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Sakinah, M. N. (2017). Pengembangan Pembelajaran Berbasis Outbound terhadap Kemampuan Motorik Kasar Anak di Kelompok B2 Raudhatul Athfal AL Ikhlas Palu. </w:t>
      </w:r>
      <w:r w:rsidRPr="00F11049">
        <w:rPr>
          <w:rFonts w:ascii="Times New Roman" w:hAnsi="Times New Roman" w:cs="Times New Roman"/>
          <w:i/>
          <w:iCs/>
          <w:noProof/>
          <w:sz w:val="24"/>
          <w:szCs w:val="24"/>
        </w:rPr>
        <w:t>Jurnal Untad</w:t>
      </w:r>
      <w:r w:rsidRPr="00F11049">
        <w:rPr>
          <w:rFonts w:ascii="Times New Roman" w:hAnsi="Times New Roman" w:cs="Times New Roman"/>
          <w:noProof/>
          <w:sz w:val="24"/>
          <w:szCs w:val="24"/>
        </w:rPr>
        <w:t xml:space="preserve">, </w:t>
      </w:r>
      <w:r w:rsidRPr="00F11049">
        <w:rPr>
          <w:rFonts w:ascii="Times New Roman" w:hAnsi="Times New Roman" w:cs="Times New Roman"/>
          <w:i/>
          <w:iCs/>
          <w:noProof/>
          <w:sz w:val="24"/>
          <w:szCs w:val="24"/>
        </w:rPr>
        <w:t>1</w:t>
      </w:r>
      <w:r w:rsidRPr="00F11049">
        <w:rPr>
          <w:rFonts w:ascii="Times New Roman" w:hAnsi="Times New Roman" w:cs="Times New Roman"/>
          <w:noProof/>
          <w:sz w:val="24"/>
          <w:szCs w:val="24"/>
        </w:rPr>
        <w:t>(1), 1–12.</w:t>
      </w:r>
    </w:p>
    <w:p w14:paraId="691CE1DF"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Sobah, A., Deni Setiawan, D., &amp; Roudlotul Ilmi Jatibarang Brebes, T. (2022). Penerapan Model Pembelajaran Outbound Anak Usia Dini Di Tk Roudlotul Ilmi Jatibarang Brebes. </w:t>
      </w:r>
      <w:r w:rsidRPr="00F11049">
        <w:rPr>
          <w:rFonts w:ascii="Times New Roman" w:hAnsi="Times New Roman" w:cs="Times New Roman"/>
          <w:i/>
          <w:iCs/>
          <w:noProof/>
          <w:sz w:val="24"/>
          <w:szCs w:val="24"/>
        </w:rPr>
        <w:t>Maret</w:t>
      </w:r>
      <w:r w:rsidRPr="00F11049">
        <w:rPr>
          <w:rFonts w:ascii="Times New Roman" w:hAnsi="Times New Roman" w:cs="Times New Roman"/>
          <w:noProof/>
          <w:sz w:val="24"/>
          <w:szCs w:val="24"/>
        </w:rPr>
        <w:t xml:space="preserve">, </w:t>
      </w:r>
      <w:r w:rsidRPr="00F11049">
        <w:rPr>
          <w:rFonts w:ascii="Times New Roman" w:hAnsi="Times New Roman" w:cs="Times New Roman"/>
          <w:i/>
          <w:iCs/>
          <w:noProof/>
          <w:sz w:val="24"/>
          <w:szCs w:val="24"/>
        </w:rPr>
        <w:t>31</w:t>
      </w:r>
      <w:r w:rsidRPr="00F11049">
        <w:rPr>
          <w:rFonts w:ascii="Times New Roman" w:hAnsi="Times New Roman" w:cs="Times New Roman"/>
          <w:noProof/>
          <w:sz w:val="24"/>
          <w:szCs w:val="24"/>
        </w:rPr>
        <w:t>(1), 37–44. https://doi.org/https://doi.org/10.32585/jp.v31i1.2023</w:t>
      </w:r>
    </w:p>
    <w:p w14:paraId="14120A3F"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Supeni, E., Syaikhu, A., &amp; ... (2020). Peran Fun Outbond dalam Menstimulasi Motorik Kasar Anak Usia Dini. </w:t>
      </w:r>
      <w:r w:rsidRPr="00F11049">
        <w:rPr>
          <w:rFonts w:ascii="Times New Roman" w:hAnsi="Times New Roman" w:cs="Times New Roman"/>
          <w:i/>
          <w:iCs/>
          <w:noProof/>
          <w:sz w:val="24"/>
          <w:szCs w:val="24"/>
        </w:rPr>
        <w:t>Prosiding Seminar Nasional Pendidikan STKIP Kusuma Negara II</w:t>
      </w:r>
      <w:r w:rsidRPr="00F11049">
        <w:rPr>
          <w:rFonts w:ascii="Times New Roman" w:hAnsi="Times New Roman" w:cs="Times New Roman"/>
          <w:noProof/>
          <w:sz w:val="24"/>
          <w:szCs w:val="24"/>
        </w:rPr>
        <w:t>, 136–141.</w:t>
      </w:r>
    </w:p>
    <w:p w14:paraId="131FCB63"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Trenggonowati, D. L., &amp; Kulsum. (2018). Analisis Faktor Optimalisasi Golden Age Anak Usia. </w:t>
      </w:r>
      <w:r w:rsidRPr="00F11049">
        <w:rPr>
          <w:rFonts w:ascii="Times New Roman" w:hAnsi="Times New Roman" w:cs="Times New Roman"/>
          <w:i/>
          <w:iCs/>
          <w:noProof/>
          <w:sz w:val="24"/>
          <w:szCs w:val="24"/>
        </w:rPr>
        <w:t>Journal Industrial Servicess</w:t>
      </w:r>
      <w:r w:rsidRPr="00F11049">
        <w:rPr>
          <w:rFonts w:ascii="Times New Roman" w:hAnsi="Times New Roman" w:cs="Times New Roman"/>
          <w:noProof/>
          <w:sz w:val="24"/>
          <w:szCs w:val="24"/>
        </w:rPr>
        <w:t xml:space="preserve">, </w:t>
      </w:r>
      <w:r w:rsidRPr="00F11049">
        <w:rPr>
          <w:rFonts w:ascii="Times New Roman" w:hAnsi="Times New Roman" w:cs="Times New Roman"/>
          <w:i/>
          <w:iCs/>
          <w:noProof/>
          <w:sz w:val="24"/>
          <w:szCs w:val="24"/>
        </w:rPr>
        <w:t>4</w:t>
      </w:r>
      <w:r w:rsidRPr="00F11049">
        <w:rPr>
          <w:rFonts w:ascii="Times New Roman" w:hAnsi="Times New Roman" w:cs="Times New Roman"/>
          <w:noProof/>
          <w:sz w:val="24"/>
          <w:szCs w:val="24"/>
        </w:rPr>
        <w:t>(1), 48–56.</w:t>
      </w:r>
    </w:p>
    <w:p w14:paraId="45CA46CB"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Uce, L. (2008). The Golden Age: Masa Efektif Merancang Kualitas Anak. </w:t>
      </w:r>
      <w:r w:rsidRPr="00F11049">
        <w:rPr>
          <w:rFonts w:ascii="Times New Roman" w:hAnsi="Times New Roman" w:cs="Times New Roman"/>
          <w:i/>
          <w:iCs/>
          <w:noProof/>
          <w:sz w:val="24"/>
          <w:szCs w:val="24"/>
        </w:rPr>
        <w:t>International Journal</w:t>
      </w:r>
      <w:r w:rsidRPr="00F11049">
        <w:rPr>
          <w:rFonts w:ascii="Times New Roman" w:hAnsi="Times New Roman" w:cs="Times New Roman"/>
          <w:noProof/>
          <w:sz w:val="24"/>
          <w:szCs w:val="24"/>
        </w:rPr>
        <w:t xml:space="preserve">, </w:t>
      </w:r>
      <w:r w:rsidRPr="00F11049">
        <w:rPr>
          <w:rFonts w:ascii="Times New Roman" w:hAnsi="Times New Roman" w:cs="Times New Roman"/>
          <w:i/>
          <w:iCs/>
          <w:noProof/>
          <w:sz w:val="24"/>
          <w:szCs w:val="24"/>
        </w:rPr>
        <w:t>64</w:t>
      </w:r>
      <w:r w:rsidRPr="00F11049">
        <w:rPr>
          <w:rFonts w:ascii="Times New Roman" w:hAnsi="Times New Roman" w:cs="Times New Roman"/>
          <w:noProof/>
          <w:sz w:val="24"/>
          <w:szCs w:val="24"/>
        </w:rPr>
        <w:t>(1), 77–92. https://doi.org/10.1177/002070200906400118</w:t>
      </w:r>
    </w:p>
    <w:p w14:paraId="7C0AAB90"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szCs w:val="24"/>
        </w:rPr>
      </w:pPr>
      <w:r w:rsidRPr="00F11049">
        <w:rPr>
          <w:rFonts w:ascii="Times New Roman" w:hAnsi="Times New Roman" w:cs="Times New Roman"/>
          <w:noProof/>
          <w:sz w:val="24"/>
          <w:szCs w:val="24"/>
        </w:rPr>
        <w:t xml:space="preserve">Uce, L. (2017). The Golden Age: Masa efekti Merancang Kualitas Ansk. </w:t>
      </w:r>
      <w:r w:rsidRPr="00F11049">
        <w:rPr>
          <w:rFonts w:ascii="Times New Roman" w:hAnsi="Times New Roman" w:cs="Times New Roman"/>
          <w:i/>
          <w:iCs/>
          <w:noProof/>
          <w:sz w:val="24"/>
          <w:szCs w:val="24"/>
        </w:rPr>
        <w:t>Bunayya: Jurnal Pendidikan Anak (Jurnal Ar-Raniry)</w:t>
      </w:r>
      <w:r w:rsidRPr="00F11049">
        <w:rPr>
          <w:rFonts w:ascii="Times New Roman" w:hAnsi="Times New Roman" w:cs="Times New Roman"/>
          <w:noProof/>
          <w:sz w:val="24"/>
          <w:szCs w:val="24"/>
        </w:rPr>
        <w:t xml:space="preserve">, </w:t>
      </w:r>
      <w:r w:rsidRPr="00F11049">
        <w:rPr>
          <w:rFonts w:ascii="Times New Roman" w:hAnsi="Times New Roman" w:cs="Times New Roman"/>
          <w:i/>
          <w:iCs/>
          <w:noProof/>
          <w:sz w:val="24"/>
          <w:szCs w:val="24"/>
        </w:rPr>
        <w:t>64</w:t>
      </w:r>
      <w:r w:rsidRPr="00F11049">
        <w:rPr>
          <w:rFonts w:ascii="Times New Roman" w:hAnsi="Times New Roman" w:cs="Times New Roman"/>
          <w:noProof/>
          <w:sz w:val="24"/>
          <w:szCs w:val="24"/>
        </w:rPr>
        <w:t>(1), 77–92. https://doi.org/10.1177/002070200906400118</w:t>
      </w:r>
    </w:p>
    <w:p w14:paraId="4064C101" w14:textId="77777777" w:rsidR="00F11049" w:rsidRPr="00F11049" w:rsidRDefault="00F11049" w:rsidP="007C52CF">
      <w:pPr>
        <w:widowControl w:val="0"/>
        <w:autoSpaceDE w:val="0"/>
        <w:autoSpaceDN w:val="0"/>
        <w:adjustRightInd w:val="0"/>
        <w:spacing w:after="0" w:line="240" w:lineRule="auto"/>
        <w:ind w:left="1440" w:hanging="1020"/>
        <w:rPr>
          <w:rFonts w:ascii="Times New Roman" w:hAnsi="Times New Roman" w:cs="Times New Roman"/>
          <w:noProof/>
          <w:sz w:val="24"/>
        </w:rPr>
      </w:pPr>
      <w:r w:rsidRPr="00F11049">
        <w:rPr>
          <w:rFonts w:ascii="Times New Roman" w:hAnsi="Times New Roman" w:cs="Times New Roman"/>
          <w:noProof/>
          <w:sz w:val="24"/>
          <w:szCs w:val="24"/>
        </w:rPr>
        <w:t xml:space="preserve">Wardhani, P. I., Sarjono, A. A., Prahesti, F. S., Hajandi, F. A. W., Ariesta, W., Ardiansyah, J., Noviyanti, H., Nurdeni, R. A., &amp; Listiawati, Y. (2020). Peningkatan Sistem Motorik Anak Usia Prasekolah melalui kegiatan Outbound di KB Aisyiyah Jonggrangan, Klaten. </w:t>
      </w:r>
      <w:r w:rsidRPr="00F11049">
        <w:rPr>
          <w:rFonts w:ascii="Times New Roman" w:hAnsi="Times New Roman" w:cs="Times New Roman"/>
          <w:i/>
          <w:iCs/>
          <w:noProof/>
          <w:sz w:val="24"/>
          <w:szCs w:val="24"/>
        </w:rPr>
        <w:t>Buletin KKN Pendidikan</w:t>
      </w:r>
      <w:r w:rsidRPr="00F11049">
        <w:rPr>
          <w:rFonts w:ascii="Times New Roman" w:hAnsi="Times New Roman" w:cs="Times New Roman"/>
          <w:noProof/>
          <w:sz w:val="24"/>
          <w:szCs w:val="24"/>
        </w:rPr>
        <w:t xml:space="preserve">, </w:t>
      </w:r>
      <w:r w:rsidRPr="00F11049">
        <w:rPr>
          <w:rFonts w:ascii="Times New Roman" w:hAnsi="Times New Roman" w:cs="Times New Roman"/>
          <w:i/>
          <w:iCs/>
          <w:noProof/>
          <w:sz w:val="24"/>
          <w:szCs w:val="24"/>
        </w:rPr>
        <w:t>1</w:t>
      </w:r>
      <w:r w:rsidRPr="00F11049">
        <w:rPr>
          <w:rFonts w:ascii="Times New Roman" w:hAnsi="Times New Roman" w:cs="Times New Roman"/>
          <w:noProof/>
          <w:sz w:val="24"/>
          <w:szCs w:val="24"/>
        </w:rPr>
        <w:t>(2), 63–69. https://doi.org/10.23917/bkkndik.v1i2.10772</w:t>
      </w:r>
    </w:p>
    <w:p w14:paraId="0C0B51E0" w14:textId="0324F490" w:rsidR="00CA733B" w:rsidRDefault="00121F12" w:rsidP="007C52C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hanging="10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14326530" w14:textId="77777777" w:rsidR="00635120" w:rsidRDefault="0063512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bookmarkStart w:id="3" w:name="_heading=h.gjdgxs" w:colFirst="0" w:colLast="0"/>
      <w:bookmarkEnd w:id="3"/>
    </w:p>
    <w:sectPr w:rsidR="00635120">
      <w:headerReference w:type="even" r:id="rId18"/>
      <w:headerReference w:type="default" r:id="rId19"/>
      <w:footerReference w:type="even" r:id="rId20"/>
      <w:footerReference w:type="default" r:id="rId21"/>
      <w:headerReference w:type="first" r:id="rId22"/>
      <w:footerReference w:type="first" r:id="rId23"/>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0B7FC7" w14:textId="77777777" w:rsidR="00C60A17" w:rsidRDefault="00C60A17">
      <w:pPr>
        <w:spacing w:after="0" w:line="240" w:lineRule="auto"/>
      </w:pPr>
      <w:r>
        <w:separator/>
      </w:r>
    </w:p>
  </w:endnote>
  <w:endnote w:type="continuationSeparator" w:id="0">
    <w:p w14:paraId="543B072F" w14:textId="77777777" w:rsidR="00C60A17" w:rsidRDefault="00C60A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omic Sans MS">
    <w:panose1 w:val="030F0702030302020204"/>
    <w:charset w:val="00"/>
    <w:family w:val="script"/>
    <w:pitch w:val="variable"/>
    <w:sig w:usb0="00000287" w:usb1="00000013"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C75596" w14:textId="77777777" w:rsidR="00635120"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r>
      <w:rPr>
        <w:color w:val="000000"/>
      </w:rPr>
      <w:t xml:space="preserve"> | </w:t>
    </w:r>
    <w:r>
      <w:rPr>
        <w:rFonts w:ascii="Times New Roman" w:eastAsia="Times New Roman" w:hAnsi="Times New Roman" w:cs="Times New Roman"/>
        <w:b/>
        <w:i/>
        <w:color w:val="000000"/>
      </w:rPr>
      <w:t>Judul naskah singkat dan jelas, menyiratkan hasil penelitian</w:t>
    </w:r>
    <w:r>
      <w:rPr>
        <w:rFonts w:ascii="Times New Roman" w:eastAsia="Times New Roman" w:hAnsi="Times New Roman" w:cs="Times New Roman"/>
        <w:i/>
        <w:color w:val="000000"/>
      </w:rPr>
      <w:t xml:space="preserve"> (Penulis Pertam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A5C7B" w14:textId="592689F1" w:rsidR="00635120"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F65965">
      <w:rPr>
        <w:noProof/>
        <w:color w:val="000000"/>
      </w:rPr>
      <w:t>2</w:t>
    </w:r>
    <w:r>
      <w:rPr>
        <w:color w:val="000000"/>
      </w:rPr>
      <w:fldChar w:fldCharType="end"/>
    </w:r>
    <w:r>
      <w:rPr>
        <w:color w:val="000000"/>
      </w:rPr>
      <w:t xml:space="preserve"> | </w:t>
    </w:r>
    <w:r w:rsidR="007B06B1" w:rsidRPr="00C91D84">
      <w:rPr>
        <w:rFonts w:ascii="Times New Roman" w:eastAsia="Times New Roman" w:hAnsi="Times New Roman" w:cs="Times New Roman"/>
        <w:b/>
        <w:i/>
      </w:rPr>
      <w:t>Pengembangan Motorik Kasar melalui Kegiatan Outbound pada Anak Usia Dini di KB Nurul Azhar Aisyiyah Sumber Malang Situbondo</w:t>
    </w:r>
    <w:r w:rsidR="007B06B1">
      <w:rPr>
        <w:rFonts w:ascii="Times New Roman" w:eastAsia="Times New Roman" w:hAnsi="Times New Roman" w:cs="Times New Roman"/>
        <w:b/>
        <w:i/>
      </w:rPr>
      <w:t xml:space="preserve"> </w:t>
    </w:r>
    <w:r w:rsidR="007B06B1">
      <w:rPr>
        <w:rFonts w:ascii="Times New Roman" w:eastAsia="Times New Roman" w:hAnsi="Times New Roman" w:cs="Times New Roman"/>
        <w:i/>
        <w:color w:val="000000"/>
      </w:rPr>
      <w:t>(</w:t>
    </w:r>
    <w:r w:rsidR="007B06B1">
      <w:rPr>
        <w:rFonts w:ascii="Times New Roman" w:eastAsia="Times New Roman" w:hAnsi="Times New Roman" w:cs="Times New Roman"/>
        <w:i/>
      </w:rPr>
      <w:t>Janzilurrahman, Mistina</w:t>
    </w:r>
    <w:r w:rsidR="007B06B1">
      <w:rPr>
        <w:rFonts w:ascii="Times New Roman" w:eastAsia="Times New Roman" w:hAnsi="Times New Roman" w:cs="Times New Roman"/>
        <w:i/>
        <w:color w:val="000000"/>
      </w:rPr>
      <w:t>)</w:t>
    </w:r>
  </w:p>
  <w:p w14:paraId="070AD08D" w14:textId="77777777" w:rsidR="00635120" w:rsidRDefault="00635120">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D4F95" w14:textId="3EFE0401" w:rsidR="00635120"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F65965">
      <w:rPr>
        <w:noProof/>
        <w:color w:val="000000"/>
      </w:rPr>
      <w:t>1</w:t>
    </w:r>
    <w:r>
      <w:rPr>
        <w:color w:val="000000"/>
      </w:rPr>
      <w:fldChar w:fldCharType="end"/>
    </w:r>
    <w:r>
      <w:rPr>
        <w:color w:val="000000"/>
      </w:rPr>
      <w:t xml:space="preserve"> | </w:t>
    </w:r>
    <w:r w:rsidR="00C91D84" w:rsidRPr="00C91D84">
      <w:rPr>
        <w:rFonts w:ascii="Times New Roman" w:eastAsia="Times New Roman" w:hAnsi="Times New Roman" w:cs="Times New Roman"/>
        <w:b/>
        <w:i/>
      </w:rPr>
      <w:t>Pengembangan Motorik Kasar melalui Kegiatan Outbound pada Anak Usia Dini di KB Nurul Azhar Aisyiyah Sumber Malang Situbondo</w:t>
    </w:r>
    <w:r>
      <w:rPr>
        <w:rFonts w:ascii="Times New Roman" w:eastAsia="Times New Roman" w:hAnsi="Times New Roman" w:cs="Times New Roman"/>
        <w:b/>
        <w:i/>
      </w:rPr>
      <w:t xml:space="preserve"> </w:t>
    </w:r>
    <w:r>
      <w:rPr>
        <w:rFonts w:ascii="Times New Roman" w:eastAsia="Times New Roman" w:hAnsi="Times New Roman" w:cs="Times New Roman"/>
        <w:i/>
        <w:color w:val="000000"/>
      </w:rPr>
      <w:t>(</w:t>
    </w:r>
    <w:r w:rsidR="007B06B1">
      <w:rPr>
        <w:rFonts w:ascii="Times New Roman" w:eastAsia="Times New Roman" w:hAnsi="Times New Roman" w:cs="Times New Roman"/>
        <w:i/>
      </w:rPr>
      <w:t>Janzilurrahman, Mistina</w:t>
    </w:r>
    <w:r>
      <w:rPr>
        <w:rFonts w:ascii="Times New Roman" w:eastAsia="Times New Roman" w:hAnsi="Times New Roman" w:cs="Times New Roman"/>
        <w:i/>
        <w:color w:val="000000"/>
      </w:rPr>
      <w:t>)</w:t>
    </w:r>
  </w:p>
  <w:p w14:paraId="6AE2C82A" w14:textId="77777777" w:rsidR="00635120" w:rsidRDefault="00635120">
    <w:pPr>
      <w:pBdr>
        <w:top w:val="single" w:sz="4" w:space="1" w:color="D9D9D9"/>
        <w:left w:val="nil"/>
        <w:bottom w:val="nil"/>
        <w:right w:val="nil"/>
        <w:between w:val="nil"/>
      </w:pBdr>
      <w:tabs>
        <w:tab w:val="center" w:pos="4680"/>
        <w:tab w:val="right" w:pos="9360"/>
      </w:tabs>
      <w:spacing w:after="0" w:line="240" w:lineRule="auto"/>
      <w:rPr>
        <w:color w:val="7F7F7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0C4EF8" w14:textId="77777777" w:rsidR="00C60A17" w:rsidRDefault="00C60A17">
      <w:pPr>
        <w:spacing w:after="0" w:line="240" w:lineRule="auto"/>
      </w:pPr>
      <w:r>
        <w:separator/>
      </w:r>
    </w:p>
  </w:footnote>
  <w:footnote w:type="continuationSeparator" w:id="0">
    <w:p w14:paraId="2FDC4535" w14:textId="77777777" w:rsidR="00C60A17" w:rsidRDefault="00C60A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112B8" w14:textId="77777777" w:rsidR="00635120" w:rsidRDefault="00000000">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Comic Sans MS" w:eastAsia="Comic Sans MS" w:hAnsi="Comic Sans MS" w:cs="Comic Sans MS"/>
        <w:i/>
        <w:color w:val="000000"/>
        <w:sz w:val="20"/>
        <w:szCs w:val="20"/>
      </w:rPr>
    </w:pPr>
    <w:r>
      <w:rPr>
        <w:rFonts w:ascii="Comic Sans MS" w:eastAsia="Comic Sans MS" w:hAnsi="Comic Sans MS" w:cs="Comic Sans MS"/>
        <w:i/>
        <w:color w:val="000000"/>
        <w:sz w:val="20"/>
        <w:szCs w:val="20"/>
      </w:rPr>
      <w:t>Jurnal Ilmiah Mandala Education (JIME)</w:t>
    </w:r>
    <w:r>
      <w:rPr>
        <w:rFonts w:ascii="Comic Sans MS" w:eastAsia="Comic Sans MS" w:hAnsi="Comic Sans MS" w:cs="Comic Sans MS"/>
        <w:i/>
        <w:color w:val="000000"/>
        <w:sz w:val="20"/>
        <w:szCs w:val="20"/>
      </w:rPr>
      <w:tab/>
      <w:t xml:space="preserve">          </w:t>
    </w:r>
    <w:r>
      <w:rPr>
        <w:rFonts w:ascii="Comic Sans MS" w:eastAsia="Comic Sans MS" w:hAnsi="Comic Sans MS" w:cs="Comic Sans MS"/>
        <w:i/>
        <w:color w:val="000000"/>
        <w:sz w:val="20"/>
        <w:szCs w:val="20"/>
      </w:rPr>
      <w:tab/>
      <w:t xml:space="preserve">          e- ISSN: xxxx-xxxx, p-ISSN: xxxx-xxxx</w:t>
    </w:r>
  </w:p>
  <w:p w14:paraId="52480571" w14:textId="77777777" w:rsidR="00635120" w:rsidRDefault="00635120">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34EBBC" w14:textId="77777777" w:rsidR="00635120" w:rsidRDefault="00000000">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Jurnal Ilmiah Mandala Education (JIME)</w:t>
    </w:r>
    <w:r>
      <w:rPr>
        <w:rFonts w:ascii="Times New Roman" w:eastAsia="Times New Roman" w:hAnsi="Times New Roman" w:cs="Times New Roman"/>
        <w:i/>
        <w:color w:val="000000"/>
      </w:rPr>
      <w:tab/>
      <w:t xml:space="preserve">          </w:t>
    </w:r>
    <w:r>
      <w:rPr>
        <w:rFonts w:ascii="Times New Roman" w:eastAsia="Times New Roman" w:hAnsi="Times New Roman" w:cs="Times New Roman"/>
        <w:i/>
        <w:color w:val="000000"/>
      </w:rPr>
      <w:tab/>
      <w:t xml:space="preserve">          e- ISSN: xxxx-xxxx, p-ISSN: xxxx-xxxx</w:t>
    </w:r>
  </w:p>
  <w:p w14:paraId="3A447CF7" w14:textId="77777777" w:rsidR="00635120" w:rsidRDefault="00635120">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97726" w14:textId="77777777" w:rsidR="00635120" w:rsidRDefault="00000000">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Jurnal Ilmiah Mandala Education (JIME)</w:t>
    </w:r>
  </w:p>
  <w:p w14:paraId="7EFCBB1A" w14:textId="77777777" w:rsidR="00635120" w:rsidRDefault="00000000">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Vol. x, No. x, Bulan  Tahun</w:t>
    </w:r>
  </w:p>
  <w:p w14:paraId="40A2CD88" w14:textId="77777777" w:rsidR="00635120" w:rsidRDefault="00000000">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p-ISSN</w:t>
    </w:r>
    <w:r>
      <w:rPr>
        <w:rFonts w:ascii="Times New Roman" w:eastAsia="Times New Roman" w:hAnsi="Times New Roman" w:cs="Times New Roman"/>
        <w:i/>
        <w:sz w:val="24"/>
        <w:szCs w:val="24"/>
      </w:rPr>
      <w:tab/>
      <w:t>: xxxx-xxxx, e-xxxx-xxxx</w:t>
    </w:r>
  </w:p>
  <w:p w14:paraId="40B3A243" w14:textId="77777777" w:rsidR="00635120" w:rsidRDefault="00000000">
    <w:pPr>
      <w:pBdr>
        <w:top w:val="nil"/>
        <w:left w:val="nil"/>
        <w:bottom w:val="nil"/>
        <w:right w:val="nil"/>
        <w:between w:val="nil"/>
      </w:pBdr>
      <w:tabs>
        <w:tab w:val="center" w:pos="4680"/>
        <w:tab w:val="right" w:pos="9360"/>
      </w:tabs>
      <w:spacing w:after="0" w:line="240" w:lineRule="auto"/>
      <w:rPr>
        <w:color w:val="000000"/>
        <w:sz w:val="28"/>
        <w:szCs w:val="28"/>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i/>
          <w:color w:val="0000FF"/>
          <w:sz w:val="20"/>
          <w:szCs w:val="20"/>
          <w:u w:val="single"/>
        </w:rPr>
        <w:t>10.36312/jime.vxix.xxxx</w:t>
      </w:r>
    </w:hyperlink>
    <w:r>
      <w:rPr>
        <w:rFonts w:ascii="Times New Roman" w:eastAsia="Times New Roman" w:hAnsi="Times New Roman" w:cs="Times New Roman"/>
        <w:i/>
        <w:color w:val="0000FF"/>
        <w:u w:val="single"/>
      </w:rPr>
      <w:t>/</w:t>
    </w:r>
    <w:r>
      <w:rPr>
        <w:i/>
        <w:color w:val="000000"/>
      </w:rPr>
      <w:t xml:space="preserve"> </w:t>
    </w:r>
    <w:r>
      <w:rPr>
        <w:rFonts w:ascii="Times New Roman" w:eastAsia="Times New Roman" w:hAnsi="Times New Roman" w:cs="Times New Roman"/>
        <w:i/>
        <w:color w:val="0000FF"/>
        <w:u w:val="single"/>
      </w:rPr>
      <w:t>http://ejournal.mandalanursa.org/index.php/JIM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17D1B"/>
    <w:multiLevelType w:val="hybridMultilevel"/>
    <w:tmpl w:val="FF78246E"/>
    <w:lvl w:ilvl="0" w:tplc="0421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AD68B7"/>
    <w:multiLevelType w:val="multilevel"/>
    <w:tmpl w:val="E9E482E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 w15:restartNumberingAfterBreak="0">
    <w:nsid w:val="20EA56DB"/>
    <w:multiLevelType w:val="multilevel"/>
    <w:tmpl w:val="C85AC408"/>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 w15:restartNumberingAfterBreak="0">
    <w:nsid w:val="23565093"/>
    <w:multiLevelType w:val="hybridMultilevel"/>
    <w:tmpl w:val="B5226270"/>
    <w:lvl w:ilvl="0" w:tplc="04090011">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3F4C103D"/>
    <w:multiLevelType w:val="multilevel"/>
    <w:tmpl w:val="33EEBCC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51BC7294"/>
    <w:multiLevelType w:val="hybridMultilevel"/>
    <w:tmpl w:val="351CBCAC"/>
    <w:lvl w:ilvl="0" w:tplc="04090011">
      <w:start w:val="1"/>
      <w:numFmt w:val="decimal"/>
      <w:lvlText w:val="%1)"/>
      <w:lvlJc w:val="left"/>
      <w:pPr>
        <w:ind w:left="987" w:hanging="4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54870834"/>
    <w:multiLevelType w:val="hybridMultilevel"/>
    <w:tmpl w:val="D5AE16C8"/>
    <w:lvl w:ilvl="0" w:tplc="04090011">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58516AF5"/>
    <w:multiLevelType w:val="hybridMultilevel"/>
    <w:tmpl w:val="9B36EA0E"/>
    <w:lvl w:ilvl="0" w:tplc="8A80B0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94312828">
    <w:abstractNumId w:val="4"/>
  </w:num>
  <w:num w:numId="2" w16cid:durableId="1608467933">
    <w:abstractNumId w:val="2"/>
  </w:num>
  <w:num w:numId="3" w16cid:durableId="1743212854">
    <w:abstractNumId w:val="1"/>
  </w:num>
  <w:num w:numId="4" w16cid:durableId="701395993">
    <w:abstractNumId w:val="0"/>
  </w:num>
  <w:num w:numId="5" w16cid:durableId="1279289579">
    <w:abstractNumId w:val="7"/>
  </w:num>
  <w:num w:numId="6" w16cid:durableId="1338771365">
    <w:abstractNumId w:val="5"/>
  </w:num>
  <w:num w:numId="7" w16cid:durableId="1746491226">
    <w:abstractNumId w:val="3"/>
  </w:num>
  <w:num w:numId="8" w16cid:durableId="143255285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5120"/>
    <w:rsid w:val="00100824"/>
    <w:rsid w:val="00121F12"/>
    <w:rsid w:val="0029124A"/>
    <w:rsid w:val="00312FF1"/>
    <w:rsid w:val="003B4412"/>
    <w:rsid w:val="00464FD1"/>
    <w:rsid w:val="00635120"/>
    <w:rsid w:val="007B06B1"/>
    <w:rsid w:val="007C52CF"/>
    <w:rsid w:val="00820718"/>
    <w:rsid w:val="008821E0"/>
    <w:rsid w:val="009D30F5"/>
    <w:rsid w:val="009E3274"/>
    <w:rsid w:val="00A044AD"/>
    <w:rsid w:val="00B94F3F"/>
    <w:rsid w:val="00C60A17"/>
    <w:rsid w:val="00C91D84"/>
    <w:rsid w:val="00CA733B"/>
    <w:rsid w:val="00F11049"/>
    <w:rsid w:val="00F659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61B3EB"/>
  <w15:docId w15:val="{959F7818-23D2-41EE-AC3E-36F608F68C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aliases w:val="Body of text,sub-section,Paragraf ISI,Body of text1,Body of text2,Body of text3,Body of text4,Title Proposal,UGEX'Z,List Paragraph1"/>
    <w:basedOn w:val="Normal"/>
    <w:link w:val="ListParagraphChar"/>
    <w:uiPriority w:val="34"/>
    <w:qFormat/>
    <w:rsid w:val="00100824"/>
    <w:pPr>
      <w:ind w:left="720"/>
      <w:contextualSpacing/>
    </w:pPr>
    <w:rPr>
      <w:rFonts w:asciiTheme="minorHAnsi" w:eastAsiaTheme="minorHAnsi" w:hAnsiTheme="minorHAnsi" w:cstheme="minorBidi"/>
      <w:lang w:val="en-ID"/>
    </w:rPr>
  </w:style>
  <w:style w:type="character" w:customStyle="1" w:styleId="ListParagraphChar">
    <w:name w:val="List Paragraph Char"/>
    <w:aliases w:val="Body of text Char,sub-section Char,Paragraf ISI Char,Body of text1 Char,Body of text2 Char,Body of text3 Char,Body of text4 Char,Title Proposal Char,UGEX'Z Char,List Paragraph1 Char"/>
    <w:link w:val="ListParagraph"/>
    <w:uiPriority w:val="34"/>
    <w:locked/>
    <w:rsid w:val="00100824"/>
    <w:rPr>
      <w:rFonts w:asciiTheme="minorHAnsi" w:eastAsiaTheme="minorHAnsi" w:hAnsiTheme="minorHAnsi" w:cstheme="minorBidi"/>
      <w:lang w:val="en-ID"/>
    </w:rPr>
  </w:style>
  <w:style w:type="paragraph" w:styleId="NoSpacing">
    <w:name w:val="No Spacing"/>
    <w:uiPriority w:val="1"/>
    <w:qFormat/>
    <w:rsid w:val="00100824"/>
    <w:pPr>
      <w:spacing w:after="200" w:line="276" w:lineRule="auto"/>
    </w:pPr>
    <w:rPr>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Data" Target="diagrams/data1.xm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mailto:sayamistina2708@gmail.com" TargetMode="External"/><Relationship Id="rId17" Type="http://schemas.microsoft.com/office/2007/relationships/diagramDrawing" Target="diagrams/drawing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azilurrahman@unuja.ac.id"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diagramQuickStyle" Target="diagrams/quickStyle1.xml"/><Relationship Id="rId23"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http://creativecommons.org/licenses/by-sa/4.0/" TargetMode="External"/><Relationship Id="rId14" Type="http://schemas.openxmlformats.org/officeDocument/2006/relationships/diagramLayout" Target="diagrams/layout1.xml"/><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hyperlink" Target="about:blank"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FC09D38-294B-4F13-9EB1-4228F3E6C66F}" type="doc">
      <dgm:prSet loTypeId="urn:microsoft.com/office/officeart/2005/8/layout/hProcess9" loCatId="process" qsTypeId="urn:microsoft.com/office/officeart/2005/8/quickstyle/simple4" qsCatId="simple" csTypeId="urn:microsoft.com/office/officeart/2005/8/colors/colorful2" csCatId="colorful" phldr="1"/>
      <dgm:spPr/>
    </dgm:pt>
    <dgm:pt modelId="{2851B43E-FCC3-424E-AD84-408D38B31A35}">
      <dgm:prSet phldrT="[Text]" custT="1"/>
      <dgm:spPr/>
      <dgm:t>
        <a:bodyPr/>
        <a:lstStyle/>
        <a:p>
          <a:pPr algn="ctr"/>
          <a:r>
            <a:rPr lang="en-US" sz="1200">
              <a:latin typeface="Times New Roman" panose="02020603050405020304" pitchFamily="18" charset="0"/>
              <a:cs typeface="Times New Roman" panose="02020603050405020304" pitchFamily="18" charset="0"/>
            </a:rPr>
            <a:t>Perencanaan</a:t>
          </a:r>
        </a:p>
      </dgm:t>
    </dgm:pt>
    <dgm:pt modelId="{530CFF62-1963-49B4-989D-97A9DA2699DB}" type="parTrans" cxnId="{E93EECBF-42BC-43FC-9BC3-4686679C247D}">
      <dgm:prSet/>
      <dgm:spPr/>
      <dgm:t>
        <a:bodyPr/>
        <a:lstStyle/>
        <a:p>
          <a:pPr algn="ctr"/>
          <a:endParaRPr lang="en-US"/>
        </a:p>
      </dgm:t>
    </dgm:pt>
    <dgm:pt modelId="{047A596A-93F9-4E17-B9DF-02326515B072}" type="sibTrans" cxnId="{E93EECBF-42BC-43FC-9BC3-4686679C247D}">
      <dgm:prSet/>
      <dgm:spPr/>
      <dgm:t>
        <a:bodyPr/>
        <a:lstStyle/>
        <a:p>
          <a:pPr algn="ctr"/>
          <a:endParaRPr lang="en-US"/>
        </a:p>
      </dgm:t>
    </dgm:pt>
    <dgm:pt modelId="{62040989-3619-4937-B4BF-969234D6F629}">
      <dgm:prSet phldrT="[Text]" custT="1"/>
      <dgm:spPr/>
      <dgm:t>
        <a:bodyPr/>
        <a:lstStyle/>
        <a:p>
          <a:pPr algn="ctr"/>
          <a:r>
            <a:rPr lang="en-US" sz="1200">
              <a:latin typeface="Times New Roman" panose="02020603050405020304" pitchFamily="18" charset="0"/>
              <a:cs typeface="Times New Roman" panose="02020603050405020304" pitchFamily="18" charset="0"/>
            </a:rPr>
            <a:t>Pelaksanaan (pengambilan data)</a:t>
          </a:r>
        </a:p>
      </dgm:t>
    </dgm:pt>
    <dgm:pt modelId="{E12F310D-1758-42ED-8DB3-6ED4D9C3369A}" type="parTrans" cxnId="{452E6C88-48F0-408A-A96E-28866F39CE97}">
      <dgm:prSet/>
      <dgm:spPr/>
      <dgm:t>
        <a:bodyPr/>
        <a:lstStyle/>
        <a:p>
          <a:pPr algn="ctr"/>
          <a:endParaRPr lang="en-US"/>
        </a:p>
      </dgm:t>
    </dgm:pt>
    <dgm:pt modelId="{77BF0474-871F-4D3C-B61C-7943E09640CC}" type="sibTrans" cxnId="{452E6C88-48F0-408A-A96E-28866F39CE97}">
      <dgm:prSet/>
      <dgm:spPr/>
      <dgm:t>
        <a:bodyPr/>
        <a:lstStyle/>
        <a:p>
          <a:pPr algn="ctr"/>
          <a:endParaRPr lang="en-US"/>
        </a:p>
      </dgm:t>
    </dgm:pt>
    <dgm:pt modelId="{86AB5294-56FA-444B-8DE3-2EB8882CD27B}">
      <dgm:prSet phldrT="[Text]" custT="1"/>
      <dgm:spPr/>
      <dgm:t>
        <a:bodyPr/>
        <a:lstStyle/>
        <a:p>
          <a:pPr algn="ctr"/>
          <a:r>
            <a:rPr lang="en-US" sz="1200">
              <a:latin typeface="Times New Roman" panose="02020603050405020304" pitchFamily="18" charset="0"/>
              <a:cs typeface="Times New Roman" panose="02020603050405020304" pitchFamily="18" charset="0"/>
            </a:rPr>
            <a:t>Analisis Data</a:t>
          </a:r>
        </a:p>
      </dgm:t>
    </dgm:pt>
    <dgm:pt modelId="{801B7412-4EBD-40D5-B026-836869184662}" type="parTrans" cxnId="{9C5B63C2-F542-4FDF-B79E-126B6F475AFD}">
      <dgm:prSet/>
      <dgm:spPr/>
      <dgm:t>
        <a:bodyPr/>
        <a:lstStyle/>
        <a:p>
          <a:pPr algn="ctr"/>
          <a:endParaRPr lang="en-US"/>
        </a:p>
      </dgm:t>
    </dgm:pt>
    <dgm:pt modelId="{8374416F-6A78-4BB2-AFF2-F5EBA36CB7B3}" type="sibTrans" cxnId="{9C5B63C2-F542-4FDF-B79E-126B6F475AFD}">
      <dgm:prSet/>
      <dgm:spPr/>
      <dgm:t>
        <a:bodyPr/>
        <a:lstStyle/>
        <a:p>
          <a:pPr algn="ctr"/>
          <a:endParaRPr lang="en-US"/>
        </a:p>
      </dgm:t>
    </dgm:pt>
    <dgm:pt modelId="{754FB11D-B3E3-4FCD-ABBC-08F9CB944E3D}" type="pres">
      <dgm:prSet presAssocID="{1FC09D38-294B-4F13-9EB1-4228F3E6C66F}" presName="CompostProcess" presStyleCnt="0">
        <dgm:presLayoutVars>
          <dgm:dir/>
          <dgm:resizeHandles val="exact"/>
        </dgm:presLayoutVars>
      </dgm:prSet>
      <dgm:spPr/>
    </dgm:pt>
    <dgm:pt modelId="{98E76DBB-2031-40EA-88C2-38D145089B42}" type="pres">
      <dgm:prSet presAssocID="{1FC09D38-294B-4F13-9EB1-4228F3E6C66F}" presName="arrow" presStyleLbl="bgShp" presStyleIdx="0" presStyleCnt="1" custLinFactNeighborY="-730"/>
      <dgm:spPr>
        <a:solidFill>
          <a:srgbClr val="00B0F0"/>
        </a:solidFill>
      </dgm:spPr>
    </dgm:pt>
    <dgm:pt modelId="{C46250AE-8F50-43EF-ACD3-13C39CC328FD}" type="pres">
      <dgm:prSet presAssocID="{1FC09D38-294B-4F13-9EB1-4228F3E6C66F}" presName="linearProcess" presStyleCnt="0"/>
      <dgm:spPr/>
    </dgm:pt>
    <dgm:pt modelId="{7D82275D-7942-4B75-BA74-D58B39A503CD}" type="pres">
      <dgm:prSet presAssocID="{2851B43E-FCC3-424E-AD84-408D38B31A35}" presName="textNode" presStyleLbl="node1" presStyleIdx="0" presStyleCnt="3">
        <dgm:presLayoutVars>
          <dgm:bulletEnabled val="1"/>
        </dgm:presLayoutVars>
      </dgm:prSet>
      <dgm:spPr/>
    </dgm:pt>
    <dgm:pt modelId="{DDC354D6-D909-4697-9311-F2917167DDA9}" type="pres">
      <dgm:prSet presAssocID="{047A596A-93F9-4E17-B9DF-02326515B072}" presName="sibTrans" presStyleCnt="0"/>
      <dgm:spPr/>
    </dgm:pt>
    <dgm:pt modelId="{2E195F96-0056-4A63-B219-1CB0BF2EBED7}" type="pres">
      <dgm:prSet presAssocID="{62040989-3619-4937-B4BF-969234D6F629}" presName="textNode" presStyleLbl="node1" presStyleIdx="1" presStyleCnt="3" custScaleX="132489">
        <dgm:presLayoutVars>
          <dgm:bulletEnabled val="1"/>
        </dgm:presLayoutVars>
      </dgm:prSet>
      <dgm:spPr/>
    </dgm:pt>
    <dgm:pt modelId="{C4EEBB06-00A5-473C-B82B-174EF259411A}" type="pres">
      <dgm:prSet presAssocID="{77BF0474-871F-4D3C-B61C-7943E09640CC}" presName="sibTrans" presStyleCnt="0"/>
      <dgm:spPr/>
    </dgm:pt>
    <dgm:pt modelId="{E8B4439D-6310-4243-81CE-44F90ECF65BC}" type="pres">
      <dgm:prSet presAssocID="{86AB5294-56FA-444B-8DE3-2EB8882CD27B}" presName="textNode" presStyleLbl="node1" presStyleIdx="2" presStyleCnt="3">
        <dgm:presLayoutVars>
          <dgm:bulletEnabled val="1"/>
        </dgm:presLayoutVars>
      </dgm:prSet>
      <dgm:spPr/>
    </dgm:pt>
  </dgm:ptLst>
  <dgm:cxnLst>
    <dgm:cxn modelId="{AB3AF83F-DD69-4B23-BB19-FAB85774449B}" type="presOf" srcId="{2851B43E-FCC3-424E-AD84-408D38B31A35}" destId="{7D82275D-7942-4B75-BA74-D58B39A503CD}" srcOrd="0" destOrd="0" presId="urn:microsoft.com/office/officeart/2005/8/layout/hProcess9"/>
    <dgm:cxn modelId="{452E6C88-48F0-408A-A96E-28866F39CE97}" srcId="{1FC09D38-294B-4F13-9EB1-4228F3E6C66F}" destId="{62040989-3619-4937-B4BF-969234D6F629}" srcOrd="1" destOrd="0" parTransId="{E12F310D-1758-42ED-8DB3-6ED4D9C3369A}" sibTransId="{77BF0474-871F-4D3C-B61C-7943E09640CC}"/>
    <dgm:cxn modelId="{3E8F088C-DE44-4108-8687-1047333BAE23}" type="presOf" srcId="{1FC09D38-294B-4F13-9EB1-4228F3E6C66F}" destId="{754FB11D-B3E3-4FCD-ABBC-08F9CB944E3D}" srcOrd="0" destOrd="0" presId="urn:microsoft.com/office/officeart/2005/8/layout/hProcess9"/>
    <dgm:cxn modelId="{E93EECBF-42BC-43FC-9BC3-4686679C247D}" srcId="{1FC09D38-294B-4F13-9EB1-4228F3E6C66F}" destId="{2851B43E-FCC3-424E-AD84-408D38B31A35}" srcOrd="0" destOrd="0" parTransId="{530CFF62-1963-49B4-989D-97A9DA2699DB}" sibTransId="{047A596A-93F9-4E17-B9DF-02326515B072}"/>
    <dgm:cxn modelId="{9C5B63C2-F542-4FDF-B79E-126B6F475AFD}" srcId="{1FC09D38-294B-4F13-9EB1-4228F3E6C66F}" destId="{86AB5294-56FA-444B-8DE3-2EB8882CD27B}" srcOrd="2" destOrd="0" parTransId="{801B7412-4EBD-40D5-B026-836869184662}" sibTransId="{8374416F-6A78-4BB2-AFF2-F5EBA36CB7B3}"/>
    <dgm:cxn modelId="{60EF8AD3-01DB-49DA-B0C2-20B691FA0082}" type="presOf" srcId="{86AB5294-56FA-444B-8DE3-2EB8882CD27B}" destId="{E8B4439D-6310-4243-81CE-44F90ECF65BC}" srcOrd="0" destOrd="0" presId="urn:microsoft.com/office/officeart/2005/8/layout/hProcess9"/>
    <dgm:cxn modelId="{243BF6FE-AA67-481C-BE70-D231F5A00581}" type="presOf" srcId="{62040989-3619-4937-B4BF-969234D6F629}" destId="{2E195F96-0056-4A63-B219-1CB0BF2EBED7}" srcOrd="0" destOrd="0" presId="urn:microsoft.com/office/officeart/2005/8/layout/hProcess9"/>
    <dgm:cxn modelId="{EB0EC725-1486-40B7-B008-02528EF05602}" type="presParOf" srcId="{754FB11D-B3E3-4FCD-ABBC-08F9CB944E3D}" destId="{98E76DBB-2031-40EA-88C2-38D145089B42}" srcOrd="0" destOrd="0" presId="urn:microsoft.com/office/officeart/2005/8/layout/hProcess9"/>
    <dgm:cxn modelId="{7F2424EF-A951-4E1D-8D1A-E9361C939ADA}" type="presParOf" srcId="{754FB11D-B3E3-4FCD-ABBC-08F9CB944E3D}" destId="{C46250AE-8F50-43EF-ACD3-13C39CC328FD}" srcOrd="1" destOrd="0" presId="urn:microsoft.com/office/officeart/2005/8/layout/hProcess9"/>
    <dgm:cxn modelId="{86D55E76-5368-4D06-815F-E6F96BFD2CA8}" type="presParOf" srcId="{C46250AE-8F50-43EF-ACD3-13C39CC328FD}" destId="{7D82275D-7942-4B75-BA74-D58B39A503CD}" srcOrd="0" destOrd="0" presId="urn:microsoft.com/office/officeart/2005/8/layout/hProcess9"/>
    <dgm:cxn modelId="{543C754C-57D9-451D-9450-36E9E3DFAFDD}" type="presParOf" srcId="{C46250AE-8F50-43EF-ACD3-13C39CC328FD}" destId="{DDC354D6-D909-4697-9311-F2917167DDA9}" srcOrd="1" destOrd="0" presId="urn:microsoft.com/office/officeart/2005/8/layout/hProcess9"/>
    <dgm:cxn modelId="{839759E2-F779-48C0-855A-6F6B9103D586}" type="presParOf" srcId="{C46250AE-8F50-43EF-ACD3-13C39CC328FD}" destId="{2E195F96-0056-4A63-B219-1CB0BF2EBED7}" srcOrd="2" destOrd="0" presId="urn:microsoft.com/office/officeart/2005/8/layout/hProcess9"/>
    <dgm:cxn modelId="{343C70D6-7717-488F-97BD-768BBC485E3D}" type="presParOf" srcId="{C46250AE-8F50-43EF-ACD3-13C39CC328FD}" destId="{C4EEBB06-00A5-473C-B82B-174EF259411A}" srcOrd="3" destOrd="0" presId="urn:microsoft.com/office/officeart/2005/8/layout/hProcess9"/>
    <dgm:cxn modelId="{766AA36E-12ED-4D7C-B603-89BC1A5B490F}" type="presParOf" srcId="{C46250AE-8F50-43EF-ACD3-13C39CC328FD}" destId="{E8B4439D-6310-4243-81CE-44F90ECF65BC}" srcOrd="4" destOrd="0" presId="urn:microsoft.com/office/officeart/2005/8/layout/hProcess9"/>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8E76DBB-2031-40EA-88C2-38D145089B42}">
      <dsp:nvSpPr>
        <dsp:cNvPr id="0" name=""/>
        <dsp:cNvSpPr/>
      </dsp:nvSpPr>
      <dsp:spPr>
        <a:xfrm>
          <a:off x="299323" y="0"/>
          <a:ext cx="3392328" cy="1304925"/>
        </a:xfrm>
        <a:prstGeom prst="rightArrow">
          <a:avLst/>
        </a:prstGeom>
        <a:solidFill>
          <a:srgbClr val="00B0F0"/>
        </a:solidFill>
        <a:ln>
          <a:noFill/>
        </a:ln>
        <a:effectLst/>
      </dsp:spPr>
      <dsp:style>
        <a:lnRef idx="0">
          <a:scrgbClr r="0" g="0" b="0"/>
        </a:lnRef>
        <a:fillRef idx="1">
          <a:scrgbClr r="0" g="0" b="0"/>
        </a:fillRef>
        <a:effectRef idx="2">
          <a:scrgbClr r="0" g="0" b="0"/>
        </a:effectRef>
        <a:fontRef idx="minor"/>
      </dsp:style>
    </dsp:sp>
    <dsp:sp modelId="{7D82275D-7942-4B75-BA74-D58B39A503CD}">
      <dsp:nvSpPr>
        <dsp:cNvPr id="0" name=""/>
        <dsp:cNvSpPr/>
      </dsp:nvSpPr>
      <dsp:spPr>
        <a:xfrm>
          <a:off x="2080" y="391477"/>
          <a:ext cx="1102609" cy="521970"/>
        </a:xfrm>
        <a:prstGeom prst="roundRect">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Perencanaan</a:t>
          </a:r>
        </a:p>
      </dsp:txBody>
      <dsp:txXfrm>
        <a:off x="27560" y="416957"/>
        <a:ext cx="1051649" cy="471010"/>
      </dsp:txXfrm>
    </dsp:sp>
    <dsp:sp modelId="{2E195F96-0056-4A63-B219-1CB0BF2EBED7}">
      <dsp:nvSpPr>
        <dsp:cNvPr id="0" name=""/>
        <dsp:cNvSpPr/>
      </dsp:nvSpPr>
      <dsp:spPr>
        <a:xfrm>
          <a:off x="1265069" y="391477"/>
          <a:ext cx="1460835" cy="521970"/>
        </a:xfrm>
        <a:prstGeom prst="roundRect">
          <a:avLst/>
        </a:prstGeom>
        <a:gradFill rotWithShape="0">
          <a:gsLst>
            <a:gs pos="0">
              <a:schemeClr val="accent2">
                <a:hueOff val="-727682"/>
                <a:satOff val="-41964"/>
                <a:lumOff val="4314"/>
                <a:alphaOff val="0"/>
                <a:satMod val="103000"/>
                <a:lumMod val="102000"/>
                <a:tint val="94000"/>
              </a:schemeClr>
            </a:gs>
            <a:gs pos="50000">
              <a:schemeClr val="accent2">
                <a:hueOff val="-727682"/>
                <a:satOff val="-41964"/>
                <a:lumOff val="4314"/>
                <a:alphaOff val="0"/>
                <a:satMod val="110000"/>
                <a:lumMod val="100000"/>
                <a:shade val="100000"/>
              </a:schemeClr>
            </a:gs>
            <a:gs pos="100000">
              <a:schemeClr val="accent2">
                <a:hueOff val="-727682"/>
                <a:satOff val="-41964"/>
                <a:lumOff val="4314"/>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Pelaksanaan (pengambilan data)</a:t>
          </a:r>
        </a:p>
      </dsp:txBody>
      <dsp:txXfrm>
        <a:off x="1290549" y="416957"/>
        <a:ext cx="1409875" cy="471010"/>
      </dsp:txXfrm>
    </dsp:sp>
    <dsp:sp modelId="{E8B4439D-6310-4243-81CE-44F90ECF65BC}">
      <dsp:nvSpPr>
        <dsp:cNvPr id="0" name=""/>
        <dsp:cNvSpPr/>
      </dsp:nvSpPr>
      <dsp:spPr>
        <a:xfrm>
          <a:off x="2886284" y="391477"/>
          <a:ext cx="1102609" cy="521970"/>
        </a:xfrm>
        <a:prstGeom prst="roundRect">
          <a:avLst/>
        </a:prstGeom>
        <a:gradFill rotWithShape="0">
          <a:gsLst>
            <a:gs pos="0">
              <a:schemeClr val="accent2">
                <a:hueOff val="-1455363"/>
                <a:satOff val="-83928"/>
                <a:lumOff val="8628"/>
                <a:alphaOff val="0"/>
                <a:satMod val="103000"/>
                <a:lumMod val="102000"/>
                <a:tint val="94000"/>
              </a:schemeClr>
            </a:gs>
            <a:gs pos="50000">
              <a:schemeClr val="accent2">
                <a:hueOff val="-1455363"/>
                <a:satOff val="-83928"/>
                <a:lumOff val="8628"/>
                <a:alphaOff val="0"/>
                <a:satMod val="110000"/>
                <a:lumMod val="100000"/>
                <a:shade val="100000"/>
              </a:schemeClr>
            </a:gs>
            <a:gs pos="100000">
              <a:schemeClr val="accent2">
                <a:hueOff val="-1455363"/>
                <a:satOff val="-83928"/>
                <a:lumOff val="8628"/>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Analisis Data</a:t>
          </a:r>
        </a:p>
      </dsp:txBody>
      <dsp:txXfrm>
        <a:off x="2911764" y="416957"/>
        <a:ext cx="1051649" cy="471010"/>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wu1DPsLmDUE9CX9EhLvSw7kFAbQ==">AMUW2mWureTQN7Q/fhYaXbQz3fEFarAAcXu5AaxdjQ6adqlfxRY17hA9clReK4y3MyhxxuBDBKRLvkIzAjkLcD+0ord8T9OXSC1g/ny+i400mRl1pn5+7QmlosnOfgZg1rnm6gkIoDK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E9A8C1E-E399-457A-831F-07B63A1DBA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1</Pages>
  <Words>17954</Words>
  <Characters>102343</Characters>
  <Application>Microsoft Office Word</Application>
  <DocSecurity>0</DocSecurity>
  <Lines>852</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al fajri</cp:lastModifiedBy>
  <cp:revision>13</cp:revision>
  <dcterms:created xsi:type="dcterms:W3CDTF">2021-07-02T03:07:00Z</dcterms:created>
  <dcterms:modified xsi:type="dcterms:W3CDTF">2023-01-14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4e577b1-8b85-309a-915a-14881263ccc1</vt:lpwstr>
  </property>
  <property fmtid="{D5CDD505-2E9C-101B-9397-08002B2CF9AE}" pid="24" name="Mendeley Citation Style_1">
    <vt:lpwstr>http://www.zotero.org/styles/apa</vt:lpwstr>
  </property>
</Properties>
</file>